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sdt>
      <w:sdtPr>
        <w:rPr>
          <w:rFonts w:ascii="Times New Roman" w:hAnsi="Times New Roman" w:cs="Times New Roman"/>
          <w:sz w:val="24"/>
          <w:szCs w:val="24"/>
        </w:rPr>
        <w:id w:val="-1476977368"/>
        <w:docPartObj>
          <w:docPartGallery w:val="Cover Pages"/>
          <w:docPartUnique/>
        </w:docPartObj>
      </w:sdtPr>
      <w:sdtEndPr/>
      <w:sdtContent>
        <w:p w14:paraId="136FFAA2" w14:textId="0C51D383" w:rsidR="00B36120" w:rsidRPr="002D5315" w:rsidRDefault="00B36120">
          <w:pPr>
            <w:rPr>
              <w:rFonts w:ascii="Times New Roman" w:hAnsi="Times New Roman" w:cs="Times New Roman"/>
              <w:sz w:val="24"/>
              <w:szCs w:val="24"/>
            </w:rPr>
          </w:pPr>
          <w:r w:rsidRPr="002D5315"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714A363" wp14:editId="024955B0">
                    <wp:simplePos x="0" y="0"/>
                    <wp:positionH relativeFrom="margin">
                      <wp:posOffset>-685800</wp:posOffset>
                    </wp:positionH>
                    <wp:positionV relativeFrom="margin">
                      <wp:posOffset>-647700</wp:posOffset>
                    </wp:positionV>
                    <wp:extent cx="1712890" cy="9515475"/>
                    <wp:effectExtent l="0" t="0" r="1270" b="9525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9515475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5909"/>
                                  <w:gridCol w:w="5597"/>
                                </w:tblGrid>
                                <w:tr w:rsidR="00D44477" w14:paraId="69A4E4A3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606FA0F3" w14:textId="77777777" w:rsidR="00D44477" w:rsidRDefault="00D44477">
                                      <w:pPr>
                                        <w:jc w:val="right"/>
                                      </w:pPr>
                                      <w:r w:rsidRPr="003801EB">
                                        <w:rPr>
                                          <w:caps/>
                                          <w:noProof/>
                                          <w:color w:val="ED7D31" w:themeColor="accent2"/>
                                          <w:sz w:val="26"/>
                                          <w:szCs w:val="26"/>
                                        </w:rPr>
                                        <w:drawing>
                                          <wp:inline distT="0" distB="0" distL="0" distR="0" wp14:anchorId="4529E192" wp14:editId="33FB2AAC">
                                            <wp:extent cx="2585599" cy="5355590"/>
                                            <wp:effectExtent l="0" t="0" r="5715" b="0"/>
                                            <wp:docPr id="10" name="Picture 10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0" name="Picture 2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 rotWithShape="1">
                                                    <a:blip r:embed="rId8" cstate="print">
                                                      <a:grayscl/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rcRect l="23845"/>
                                                    <a:stretch/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2593605" cy="5372172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  <a:extLst>
                                                      <a:ext uri="{53640926-AAD7-44D8-BBD7-CCE9431645EC}">
                                                        <a14:shadowObscured xmlns:a14="http://schemas.microsoft.com/office/drawing/2010/main"/>
                                                      </a:ext>
                                                    </a:extLst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rFonts w:ascii="Times New Roman" w:hAnsi="Times New Roman" w:cs="Times New Roman"/>
                                          <w:caps/>
                                          <w:color w:val="191919" w:themeColor="text1" w:themeTint="E6"/>
                                          <w:sz w:val="56"/>
                                          <w:szCs w:val="56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57E81CA" w14:textId="450609D0" w:rsidR="00D44477" w:rsidRPr="00B7662F" w:rsidRDefault="00C4556B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rFonts w:ascii="Times New Roman" w:hAnsi="Times New Roman" w:cs="Times New Roman"/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</w:pP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>SITE NAME</w:t>
                                          </w:r>
                                          <w:r w:rsidR="00D44477" w:rsidRPr="00B7662F">
                                            <w:rPr>
                                              <w:rFonts w:ascii="Times New Roman" w:hAnsi="Times New Roman" w:cs="Times New Roman"/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 xml:space="preserve"> </w:t>
                                          </w: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 xml:space="preserve">       </w:t>
                                          </w:r>
                                          <w:r w:rsidR="001436DC">
                                            <w:rPr>
                                              <w:rFonts w:ascii="Times New Roman" w:hAnsi="Times New Roman" w:cs="Times New Roman"/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>ASU AZ U:#:##</w:t>
                                          </w:r>
                                        </w:p>
                                      </w:sdtContent>
                                    </w:sdt>
                                    <w:p w14:paraId="5145F15B" w14:textId="7CA04F9F" w:rsidR="00D44477" w:rsidRDefault="002A24B4" w:rsidP="00C4556B">
                                      <w:pPr>
                                        <w:jc w:val="right"/>
                                        <w:rPr>
                                          <w:sz w:val="24"/>
                                          <w:szCs w:val="24"/>
                                        </w:rPr>
                                      </w:pPr>
                                      <w:sdt>
                                        <w:sdtPr>
                                          <w:rPr>
                                            <w:rFonts w:ascii="Times New Roman" w:hAnsi="Times New Roman" w:cs="Times New Roman"/>
                                            <w:caps/>
                                            <w:color w:val="191919" w:themeColor="text1" w:themeTint="E6"/>
                                            <w:sz w:val="56"/>
                                            <w:szCs w:val="56"/>
                                          </w:rPr>
                                          <w:alias w:val="Subtitle"/>
                                          <w:tag w:val=""/>
                                          <w:id w:val="1354072561"/>
  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D44477" w:rsidRPr="00B7662F">
                                            <w:rPr>
                                              <w:rFonts w:ascii="Times New Roman" w:hAnsi="Times New Roman" w:cs="Times New Roman"/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>Report</w:t>
                                          </w:r>
                                          <w:r w:rsidR="00C4556B">
                                            <w:rPr>
                                              <w:rFonts w:ascii="Times New Roman" w:hAnsi="Times New Roman" w:cs="Times New Roman"/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 xml:space="preserve"> NAME</w:t>
                                          </w:r>
                                        </w:sdtContent>
                                      </w:sdt>
                                    </w:p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p w14:paraId="03491B23" w14:textId="17CAB059" w:rsidR="00D44477" w:rsidRDefault="00D44477">
                                      <w:pPr>
                                        <w:pStyle w:val="NoSpacing"/>
                                        <w:rPr>
                                          <w:caps/>
                                          <w:color w:val="ED7D31" w:themeColor="accent2"/>
                                          <w:sz w:val="26"/>
                                          <w:szCs w:val="26"/>
                                        </w:rPr>
                                      </w:pPr>
                                      <w:bookmarkStart w:id="0" w:name="_GoBack"/>
                                      <w:bookmarkEnd w:id="0"/>
                                    </w:p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26A2B07C" w14:textId="5BCF9908" w:rsidR="00D44477" w:rsidRDefault="00D44477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rFonts w:ascii="Times New Roman" w:hAnsi="Times New Roman" w:cs="Times New Roman"/>
                                          <w:sz w:val="28"/>
                                          <w:szCs w:val="28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4A594350" w14:textId="617AAB80" w:rsidR="00D44477" w:rsidRPr="00B7662F" w:rsidRDefault="00C4556B">
                                          <w:pPr>
                                            <w:pStyle w:val="NoSpacing"/>
                                            <w:rPr>
                                              <w:rFonts w:ascii="Times New Roman" w:hAnsi="Times New Roman" w:cs="Times New Roman"/>
                                              <w:color w:val="ED7D31" w:themeColor="accent2"/>
                                              <w:sz w:val="28"/>
                                              <w:szCs w:val="28"/>
                                            </w:rPr>
                                          </w:pPr>
                                          <w:r>
                                            <w:rPr>
                                              <w:rFonts w:ascii="Times New Roman" w:hAnsi="Times New Roman" w:cs="Times New Roman"/>
                                              <w:sz w:val="28"/>
                                              <w:szCs w:val="28"/>
                                            </w:rPr>
                                            <w:t>First Name Last Name</w:t>
                                          </w:r>
                                        </w:p>
                                      </w:sdtContent>
                                    </w:sdt>
                                    <w:p w14:paraId="5D7842BB" w14:textId="35AC36CE" w:rsidR="00D44477" w:rsidRDefault="002A24B4" w:rsidP="001436DC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rFonts w:ascii="Times New Roman" w:hAnsi="Times New Roman" w:cs="Times New Roman"/>
                                            <w:color w:val="44546A" w:themeColor="text2"/>
                                            <w:sz w:val="24"/>
                                            <w:szCs w:val="24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1436DC">
                                            <w:rPr>
                                              <w:rFonts w:ascii="Times New Roman" w:hAnsi="Times New Roman" w:cs="Times New Roman"/>
                                              <w:color w:val="44546A" w:themeColor="text2"/>
                                              <w:sz w:val="24"/>
                                              <w:szCs w:val="24"/>
                                            </w:rPr>
                                            <w:t>ASB ###</w:t>
                                          </w:r>
                                          <w:r w:rsidR="00D44477" w:rsidRPr="00B7662F">
                                            <w:rPr>
                                              <w:rFonts w:ascii="Times New Roman" w:hAnsi="Times New Roman" w:cs="Times New Roman"/>
                                              <w:color w:val="44546A" w:themeColor="text2"/>
                                              <w:sz w:val="24"/>
                                              <w:szCs w:val="24"/>
                                            </w:rPr>
                                            <w:t xml:space="preserve">: </w:t>
                                          </w:r>
                                          <w:r w:rsidR="001436DC">
                                            <w:rPr>
                                              <w:rFonts w:ascii="Times New Roman" w:hAnsi="Times New Roman" w:cs="Times New Roman"/>
                                              <w:color w:val="44546A" w:themeColor="text2"/>
                                              <w:sz w:val="24"/>
                                              <w:szCs w:val="24"/>
                                            </w:rPr>
                                            <w:t>Class Name or Affiliation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75E41FD9" w14:textId="77777777" w:rsidR="00D44477" w:rsidRDefault="00D44477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714A363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-54pt;margin-top:-51pt;width:134.85pt;height:749.25pt;z-index:251659264;visibility:visible;mso-wrap-style:square;mso-width-percent:941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941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5909"/>
                            <w:gridCol w:w="5597"/>
                          </w:tblGrid>
                          <w:tr w:rsidR="00D44477" w14:paraId="69A4E4A3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606FA0F3" w14:textId="77777777" w:rsidR="00D44477" w:rsidRDefault="00D44477">
                                <w:pPr>
                                  <w:jc w:val="right"/>
                                </w:pPr>
                                <w:r w:rsidRPr="003801EB">
                                  <w:rPr>
                                    <w:caps/>
                                    <w:noProof/>
                                    <w:color w:val="ED7D31" w:themeColor="accent2"/>
                                    <w:sz w:val="26"/>
                                    <w:szCs w:val="26"/>
                                  </w:rPr>
                                  <w:drawing>
                                    <wp:inline distT="0" distB="0" distL="0" distR="0" wp14:anchorId="4529E192" wp14:editId="33FB2AAC">
                                      <wp:extent cx="2585599" cy="5355590"/>
                                      <wp:effectExtent l="0" t="0" r="5715" b="0"/>
                                      <wp:docPr id="10" name="Picture 10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2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 rotWithShape="1">
                                              <a:blip r:embed="rId8" cstate="print">
                                                <a:grayscl/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 l="23845"/>
                                              <a:stretch/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2593605" cy="5372172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  <a:extLst>
                                                <a:ext uri="{53640926-AAD7-44D8-BBD7-CCE9431645EC}">
                                                  <a14:shadowObscured xmlns:a14="http://schemas.microsoft.com/office/drawing/2010/main"/>
                                                </a:ext>
                                              </a:extLst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rFonts w:ascii="Times New Roman" w:hAnsi="Times New Roman" w:cs="Times New Roman"/>
                                    <w:caps/>
                                    <w:color w:val="191919" w:themeColor="text1" w:themeTint="E6"/>
                                    <w:sz w:val="56"/>
                                    <w:szCs w:val="56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57E81CA" w14:textId="450609D0" w:rsidR="00D44477" w:rsidRPr="00B7662F" w:rsidRDefault="00C4556B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rFonts w:ascii="Times New Roman" w:hAnsi="Times New Roman" w:cs="Times New Roman"/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>SITE NAME</w:t>
                                    </w:r>
                                    <w:r w:rsidR="00D44477" w:rsidRPr="00B7662F">
                                      <w:rPr>
                                        <w:rFonts w:ascii="Times New Roman" w:hAnsi="Times New Roman" w:cs="Times New Roman"/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 xml:space="preserve"> </w:t>
                                    </w:r>
                                    <w:r>
                                      <w:rPr>
                                        <w:rFonts w:ascii="Times New Roman" w:hAnsi="Times New Roman" w:cs="Times New Roman"/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 xml:space="preserve">       </w:t>
                                    </w:r>
                                    <w:r w:rsidR="001436DC">
                                      <w:rPr>
                                        <w:rFonts w:ascii="Times New Roman" w:hAnsi="Times New Roman" w:cs="Times New Roman"/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>ASU AZ U:#:##</w:t>
                                    </w:r>
                                  </w:p>
                                </w:sdtContent>
                              </w:sdt>
                              <w:p w14:paraId="5145F15B" w14:textId="7CA04F9F" w:rsidR="00D44477" w:rsidRDefault="002A24B4" w:rsidP="00C4556B">
                                <w:pPr>
                                  <w:jc w:val="right"/>
                                  <w:rPr>
                                    <w:sz w:val="24"/>
                                    <w:szCs w:val="24"/>
                                  </w:rPr>
                                </w:pPr>
                                <w:sdt>
                                  <w:sdtPr>
                                    <w:rPr>
                                      <w:rFonts w:ascii="Times New Roman" w:hAnsi="Times New Roman" w:cs="Times New Roman"/>
                                      <w:caps/>
                                      <w:color w:val="191919" w:themeColor="text1" w:themeTint="E6"/>
                                      <w:sz w:val="56"/>
                                      <w:szCs w:val="56"/>
                                    </w:rPr>
                                    <w:alias w:val="Subtitle"/>
                                    <w:tag w:val=""/>
                                    <w:id w:val="1354072561"/>
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D44477" w:rsidRPr="00B7662F">
                                      <w:rPr>
                                        <w:rFonts w:ascii="Times New Roman" w:hAnsi="Times New Roman" w:cs="Times New Roman"/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>Report</w:t>
                                    </w:r>
                                    <w:r w:rsidR="00C4556B">
                                      <w:rPr>
                                        <w:rFonts w:ascii="Times New Roman" w:hAnsi="Times New Roman" w:cs="Times New Roman"/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 xml:space="preserve"> NAME</w:t>
                                    </w:r>
                                  </w:sdtContent>
                                </w:sdt>
                              </w:p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p w14:paraId="03491B23" w14:textId="17CAB059" w:rsidR="00D44477" w:rsidRDefault="00D44477">
                                <w:pPr>
                                  <w:pStyle w:val="NoSpacing"/>
                                  <w:rPr>
                                    <w:caps/>
                                    <w:color w:val="ED7D31" w:themeColor="accent2"/>
                                    <w:sz w:val="26"/>
                                    <w:szCs w:val="26"/>
                                  </w:rPr>
                                </w:pPr>
                                <w:bookmarkStart w:id="1" w:name="_GoBack"/>
                                <w:bookmarkEnd w:id="1"/>
                              </w:p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26A2B07C" w14:textId="5BCF9908" w:rsidR="00D44477" w:rsidRDefault="00D44477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rFonts w:ascii="Times New Roman" w:hAnsi="Times New Roman" w:cs="Times New Roman"/>
                                    <w:sz w:val="28"/>
                                    <w:szCs w:val="28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A594350" w14:textId="617AAB80" w:rsidR="00D44477" w:rsidRPr="00B7662F" w:rsidRDefault="00C4556B">
                                    <w:pPr>
                                      <w:pStyle w:val="NoSpacing"/>
                                      <w:rPr>
                                        <w:rFonts w:ascii="Times New Roman" w:hAnsi="Times New Roman" w:cs="Times New Roman"/>
                                        <w:color w:val="ED7D31" w:themeColor="accent2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  <w:sz w:val="28"/>
                                        <w:szCs w:val="28"/>
                                      </w:rPr>
                                      <w:t>First Name Last Name</w:t>
                                    </w:r>
                                  </w:p>
                                </w:sdtContent>
                              </w:sdt>
                              <w:p w14:paraId="5D7842BB" w14:textId="35AC36CE" w:rsidR="00D44477" w:rsidRDefault="002A24B4" w:rsidP="001436DC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rFonts w:ascii="Times New Roman" w:hAnsi="Times New Roman" w:cs="Times New Roman"/>
                                      <w:color w:val="44546A" w:themeColor="text2"/>
                                      <w:sz w:val="24"/>
                                      <w:szCs w:val="24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1436DC">
                                      <w:rPr>
                                        <w:rFonts w:ascii="Times New Roman" w:hAnsi="Times New Roman" w:cs="Times New Roman"/>
                                        <w:color w:val="44546A" w:themeColor="text2"/>
                                        <w:sz w:val="24"/>
                                        <w:szCs w:val="24"/>
                                      </w:rPr>
                                      <w:t>ASB ###</w:t>
                                    </w:r>
                                    <w:r w:rsidR="00D44477" w:rsidRPr="00B7662F">
                                      <w:rPr>
                                        <w:rFonts w:ascii="Times New Roman" w:hAnsi="Times New Roman" w:cs="Times New Roman"/>
                                        <w:color w:val="44546A" w:themeColor="text2"/>
                                        <w:sz w:val="24"/>
                                        <w:szCs w:val="24"/>
                                      </w:rPr>
                                      <w:t xml:space="preserve">: </w:t>
                                    </w:r>
                                    <w:r w:rsidR="001436DC">
                                      <w:rPr>
                                        <w:rFonts w:ascii="Times New Roman" w:hAnsi="Times New Roman" w:cs="Times New Roman"/>
                                        <w:color w:val="44546A" w:themeColor="text2"/>
                                        <w:sz w:val="24"/>
                                        <w:szCs w:val="24"/>
                                      </w:rPr>
                                      <w:t>Class Name or Affiliation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75E41FD9" w14:textId="77777777" w:rsidR="00D44477" w:rsidRDefault="00D44477"/>
                      </w:txbxContent>
                    </v:textbox>
                    <w10:wrap anchorx="margin" anchory="margin"/>
                  </v:shape>
                </w:pict>
              </mc:Fallback>
            </mc:AlternateContent>
          </w:r>
          <w:r w:rsidRPr="002D5315">
            <w:rPr>
              <w:rFonts w:ascii="Times New Roman" w:hAnsi="Times New Roman" w:cs="Times New Roman"/>
              <w:sz w:val="24"/>
              <w:szCs w:val="24"/>
            </w:rPr>
            <w:br w:type="page"/>
          </w:r>
        </w:p>
      </w:sdtContent>
    </w:sdt>
    <w:p w14:paraId="47017A77" w14:textId="77777777" w:rsidR="007F64A0" w:rsidRPr="002D5315" w:rsidRDefault="007F64A0" w:rsidP="00280CE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</w:rPr>
        <w:id w:val="120598510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40B265C" w14:textId="07F2123C" w:rsidR="00052F50" w:rsidRPr="00F90540" w:rsidRDefault="00052F50" w:rsidP="008D2B10">
          <w:pPr>
            <w:pStyle w:val="TOCHeading"/>
            <w:spacing w:before="0" w:line="276" w:lineRule="auto"/>
            <w:rPr>
              <w:rFonts w:ascii="Times New Roman" w:hAnsi="Times New Roman" w:cs="Times New Roman"/>
              <w:color w:val="auto"/>
              <w:sz w:val="24"/>
              <w:szCs w:val="24"/>
            </w:rPr>
          </w:pPr>
          <w:r w:rsidRPr="00F90540">
            <w:rPr>
              <w:rFonts w:ascii="Times New Roman" w:hAnsi="Times New Roman" w:cs="Times New Roman"/>
              <w:color w:val="auto"/>
              <w:sz w:val="24"/>
              <w:szCs w:val="24"/>
            </w:rPr>
            <w:t>Contents</w:t>
          </w:r>
        </w:p>
        <w:p w14:paraId="447BABFC" w14:textId="3386E9EA" w:rsidR="00F90540" w:rsidRPr="00F90540" w:rsidRDefault="00052F50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r w:rsidRPr="00F90540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begin"/>
          </w:r>
          <w:r w:rsidRPr="00F90540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instrText xml:space="preserve"> TOC \o "1-3" \h \z \u </w:instrText>
          </w:r>
          <w:r w:rsidRPr="00F90540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separate"/>
          </w:r>
          <w:hyperlink w:anchor="_Toc7476234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eport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34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781AD79" w14:textId="21F17B71" w:rsidR="00F90540" w:rsidRPr="00F90540" w:rsidRDefault="002A24B4">
          <w:pPr>
            <w:pStyle w:val="TOC2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35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ntroduction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35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4E8ED60" w14:textId="5AB2DAA6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36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Historical Background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36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6E73D5D" w14:textId="5D583941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37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y involvement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37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029E92F" w14:textId="1416D315" w:rsidR="00F90540" w:rsidRPr="00F90540" w:rsidRDefault="002A24B4">
          <w:pPr>
            <w:pStyle w:val="TOC2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38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cope of Project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38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2E38618" w14:textId="68E107C6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39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roject planning and goals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39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D9C0E47" w14:textId="5650D95C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0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hods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0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6DC7F2D" w14:textId="35CFD8D7" w:rsidR="00F90540" w:rsidRPr="00F90540" w:rsidRDefault="002A24B4">
          <w:pPr>
            <w:pStyle w:val="TOC2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1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C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Work Summary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1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407C2D4" w14:textId="18D55799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2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mmary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2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8CA24EA" w14:textId="638F926E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3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Outcomes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3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F72668" w14:textId="5D132CED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4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etails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4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D89584C" w14:textId="6597DAF4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5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dditional Information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5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90D2077" w14:textId="51DB63FA" w:rsidR="00F90540" w:rsidRPr="00F90540" w:rsidRDefault="002A24B4">
          <w:pPr>
            <w:pStyle w:val="TOC2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6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ecommendations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6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7A372A9" w14:textId="3583E3DA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7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Future NAGPRA work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7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7299C9" w14:textId="576F62C9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8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Care and Storage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8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B826613" w14:textId="3713E130" w:rsidR="00F90540" w:rsidRPr="00F90540" w:rsidRDefault="002A24B4">
          <w:pPr>
            <w:pStyle w:val="TOC3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49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Next Steps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49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492A745" w14:textId="3E412F93" w:rsidR="00F90540" w:rsidRPr="00F90540" w:rsidRDefault="002A24B4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50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I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ppendix A: Tables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50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927B6AB" w14:textId="1F91822F" w:rsidR="00F90540" w:rsidRPr="00F90540" w:rsidRDefault="002A24B4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51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II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ppendix B: Figures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51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5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397853A" w14:textId="247AED9B" w:rsidR="00F90540" w:rsidRPr="00F90540" w:rsidRDefault="002A24B4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7476252" w:history="1"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V.</w:t>
            </w:r>
            <w:r w:rsidR="00F90540" w:rsidRPr="00F90540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F90540" w:rsidRPr="00F905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eferences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476252 \h </w:instrTex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8</w:t>
            </w:r>
            <w:r w:rsidR="00F90540" w:rsidRPr="00F905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AF9FD34" w14:textId="15362562" w:rsidR="00C4556B" w:rsidRPr="00C4556B" w:rsidRDefault="00052F50" w:rsidP="00C4556B">
          <w:pPr>
            <w:spacing w:after="0" w:line="276" w:lineRule="auto"/>
            <w:rPr>
              <w:rFonts w:ascii="Times New Roman" w:hAnsi="Times New Roman" w:cs="Times New Roman"/>
            </w:rPr>
          </w:pPr>
          <w:r w:rsidRPr="00F90540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bookmarkStart w:id="2" w:name="_Toc7476234" w:displacedByCustomXml="prev"/>
    <w:p w14:paraId="35944954" w14:textId="72C75B40" w:rsidR="00C4556B" w:rsidRDefault="00C4556B" w:rsidP="00C4556B">
      <w:pPr>
        <w:pStyle w:val="Heading1"/>
        <w:keepNext w:val="0"/>
        <w:keepLines w:val="0"/>
        <w:widowControl w:val="0"/>
        <w:spacing w:before="0"/>
        <w:rPr>
          <w:rFonts w:ascii="Times New Roman" w:hAnsi="Times New Roman" w:cs="Times New Roman"/>
          <w:color w:val="auto"/>
          <w:sz w:val="24"/>
          <w:szCs w:val="24"/>
        </w:rPr>
      </w:pPr>
    </w:p>
    <w:p w14:paraId="6504AC72" w14:textId="799880A0" w:rsidR="00C4556B" w:rsidRDefault="00C4556B" w:rsidP="00C4556B"/>
    <w:p w14:paraId="6A8B6619" w14:textId="4DD406C6" w:rsidR="00C4556B" w:rsidRDefault="00C4556B" w:rsidP="00C4556B"/>
    <w:p w14:paraId="5A14AB73" w14:textId="5E13424E" w:rsidR="00C4556B" w:rsidRDefault="00C4556B" w:rsidP="00C4556B"/>
    <w:p w14:paraId="23E39257" w14:textId="4D1C95C4" w:rsidR="00C4556B" w:rsidRDefault="00C4556B" w:rsidP="00C4556B"/>
    <w:p w14:paraId="5CAA5432" w14:textId="1060715A" w:rsidR="00C4556B" w:rsidRDefault="00C4556B" w:rsidP="00C4556B"/>
    <w:p w14:paraId="5EE940FE" w14:textId="3F5FFFE9" w:rsidR="00C4556B" w:rsidRDefault="00C4556B" w:rsidP="00C4556B"/>
    <w:p w14:paraId="60E96443" w14:textId="3AF65D2B" w:rsidR="00C4556B" w:rsidRDefault="00C4556B" w:rsidP="00C4556B"/>
    <w:p w14:paraId="18610CAC" w14:textId="09BFE82D" w:rsidR="00C4556B" w:rsidRDefault="00C4556B" w:rsidP="00C4556B"/>
    <w:p w14:paraId="223AB927" w14:textId="6AE0F56D" w:rsidR="00C4556B" w:rsidRDefault="00C4556B" w:rsidP="00C4556B"/>
    <w:p w14:paraId="71BFEC78" w14:textId="686C537F" w:rsidR="00C4556B" w:rsidRDefault="00C4556B" w:rsidP="00C4556B"/>
    <w:p w14:paraId="1ECC169D" w14:textId="77777777" w:rsidR="00C4556B" w:rsidRPr="00C4556B" w:rsidRDefault="00C4556B" w:rsidP="00C4556B"/>
    <w:p w14:paraId="18A9AA26" w14:textId="0570059F" w:rsidR="00E97A80" w:rsidRPr="002D5315" w:rsidRDefault="00E97A80" w:rsidP="00C4556B">
      <w:pPr>
        <w:pStyle w:val="Heading1"/>
        <w:keepNext w:val="0"/>
        <w:keepLines w:val="0"/>
        <w:widowControl w:val="0"/>
        <w:numPr>
          <w:ilvl w:val="0"/>
          <w:numId w:val="5"/>
        </w:numPr>
        <w:spacing w:before="0"/>
        <w:ind w:left="0" w:firstLine="0"/>
        <w:rPr>
          <w:rFonts w:ascii="Times New Roman" w:hAnsi="Times New Roman" w:cs="Times New Roman"/>
          <w:color w:val="auto"/>
          <w:sz w:val="24"/>
          <w:szCs w:val="24"/>
        </w:rPr>
      </w:pPr>
      <w:r w:rsidRPr="002D5315">
        <w:rPr>
          <w:rFonts w:ascii="Times New Roman" w:hAnsi="Times New Roman" w:cs="Times New Roman"/>
          <w:color w:val="auto"/>
          <w:sz w:val="24"/>
          <w:szCs w:val="24"/>
        </w:rPr>
        <w:lastRenderedPageBreak/>
        <w:t>Report</w:t>
      </w:r>
      <w:bookmarkEnd w:id="2"/>
    </w:p>
    <w:p w14:paraId="0DBD048C" w14:textId="1FDF635C" w:rsidR="0070218C" w:rsidRPr="002D5315" w:rsidRDefault="0070218C" w:rsidP="00C4556B">
      <w:pPr>
        <w:pStyle w:val="Heading2"/>
        <w:keepNext w:val="0"/>
        <w:keepLines w:val="0"/>
        <w:widowControl w:val="0"/>
        <w:numPr>
          <w:ilvl w:val="0"/>
          <w:numId w:val="7"/>
        </w:numPr>
        <w:spacing w:before="0"/>
      </w:pPr>
      <w:bookmarkStart w:id="3" w:name="_Toc7476235"/>
      <w:r w:rsidRPr="002D5315">
        <w:t>Introduction</w:t>
      </w:r>
      <w:bookmarkEnd w:id="3"/>
    </w:p>
    <w:p w14:paraId="284DBFB0" w14:textId="15AB3F51" w:rsidR="006614F9" w:rsidRPr="002D5315" w:rsidRDefault="00AF0CE2" w:rsidP="00C4556B">
      <w:pPr>
        <w:pStyle w:val="Heading3"/>
        <w:keepNext w:val="0"/>
        <w:keepLines w:val="0"/>
        <w:widowControl w:val="0"/>
        <w:numPr>
          <w:ilvl w:val="0"/>
          <w:numId w:val="11"/>
        </w:numPr>
        <w:spacing w:before="0"/>
        <w:rPr>
          <w:rFonts w:cs="Times New Roman"/>
        </w:rPr>
      </w:pPr>
      <w:bookmarkStart w:id="4" w:name="_Toc7476236"/>
      <w:r w:rsidRPr="002D5315">
        <w:rPr>
          <w:rFonts w:cs="Times New Roman"/>
        </w:rPr>
        <w:t>Historical Background</w:t>
      </w:r>
      <w:bookmarkEnd w:id="4"/>
    </w:p>
    <w:p w14:paraId="648E7482" w14:textId="23632A05" w:rsidR="00C4556B" w:rsidRPr="00C4556B" w:rsidRDefault="00C4556B" w:rsidP="00C4556B">
      <w:pPr>
        <w:widowControl w:val="0"/>
        <w:rPr>
          <w:rFonts w:ascii="Times New Roman" w:hAnsi="Times New Roman" w:cs="Times New Roman"/>
          <w:sz w:val="24"/>
          <w:szCs w:val="24"/>
        </w:rPr>
      </w:pPr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Lorem ipsum dolor sit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me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onsectetur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dipiscing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li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ed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do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iusmod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empor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cididun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u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bore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gram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t</w:t>
      </w:r>
      <w:proofErr w:type="gram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olore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magna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liqua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U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nim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d minim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veniam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quis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strud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exercitation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ullamco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boris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nisi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u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liquip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ex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a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ommodo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onsequa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uis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ute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rure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dolor in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reprehenderi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voluptate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veli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sse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illum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olore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u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fugia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ulla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ariatur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xcepteur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in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ccaeca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upidata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non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oiden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un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 culpa qui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fficia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eserun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ollit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im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d </w:t>
      </w:r>
      <w:proofErr w:type="spellStart"/>
      <w:proofErr w:type="gram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st</w:t>
      </w:r>
      <w:proofErr w:type="spellEnd"/>
      <w:proofErr w:type="gram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borum</w:t>
      </w:r>
      <w:proofErr w:type="spellEnd"/>
      <w:r w:rsidRPr="00C455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5A05AC41" w14:textId="2F17CE87" w:rsidR="004F78C1" w:rsidRPr="002D5315" w:rsidRDefault="002671EE" w:rsidP="00C4556B">
      <w:pPr>
        <w:pStyle w:val="Heading2"/>
        <w:keepNext w:val="0"/>
        <w:keepLines w:val="0"/>
        <w:widowControl w:val="0"/>
        <w:numPr>
          <w:ilvl w:val="0"/>
          <w:numId w:val="7"/>
        </w:numPr>
        <w:spacing w:before="0"/>
      </w:pPr>
      <w:bookmarkStart w:id="5" w:name="_Toc7476238"/>
      <w:r w:rsidRPr="002D5315">
        <w:t>Scope of Project</w:t>
      </w:r>
      <w:bookmarkEnd w:id="5"/>
    </w:p>
    <w:p w14:paraId="0F0E8F34" w14:textId="41231C09" w:rsidR="008F2006" w:rsidRPr="002D5315" w:rsidRDefault="008F2006" w:rsidP="00C4556B">
      <w:pPr>
        <w:pStyle w:val="Heading3"/>
        <w:keepNext w:val="0"/>
        <w:keepLines w:val="0"/>
        <w:widowControl w:val="0"/>
        <w:numPr>
          <w:ilvl w:val="0"/>
          <w:numId w:val="22"/>
        </w:numPr>
        <w:spacing w:before="0"/>
        <w:rPr>
          <w:rFonts w:cs="Times New Roman"/>
        </w:rPr>
      </w:pPr>
      <w:bookmarkStart w:id="6" w:name="_Toc7476239"/>
      <w:r w:rsidRPr="002D5315">
        <w:rPr>
          <w:rFonts w:cs="Times New Roman"/>
        </w:rPr>
        <w:t xml:space="preserve">Project </w:t>
      </w:r>
      <w:r w:rsidR="00F12DE4" w:rsidRPr="002D5315">
        <w:rPr>
          <w:rFonts w:cs="Times New Roman"/>
        </w:rPr>
        <w:t>planning and goals</w:t>
      </w:r>
      <w:bookmarkEnd w:id="6"/>
    </w:p>
    <w:p w14:paraId="7985C876" w14:textId="77777777" w:rsidR="00C4556B" w:rsidRDefault="00C4556B" w:rsidP="00C4556B">
      <w:pPr>
        <w:pStyle w:val="Heading4"/>
        <w:keepNext w:val="0"/>
        <w:keepLines w:val="0"/>
        <w:widowControl w:val="0"/>
        <w:spacing w:before="0"/>
        <w:rPr>
          <w:rFonts w:cs="Times New Roman"/>
          <w:szCs w:val="24"/>
        </w:rPr>
      </w:pPr>
      <w:bookmarkStart w:id="7" w:name="_Toc7476240"/>
      <w:r w:rsidRPr="00C4556B">
        <w:rPr>
          <w:rFonts w:cs="Times New Roman"/>
          <w:szCs w:val="24"/>
        </w:rPr>
        <w:t xml:space="preserve">Lorem ipsum dolor sit </w:t>
      </w:r>
      <w:proofErr w:type="spellStart"/>
      <w:r w:rsidRPr="00C4556B">
        <w:rPr>
          <w:rFonts w:cs="Times New Roman"/>
          <w:szCs w:val="24"/>
        </w:rPr>
        <w:t>amet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consectetur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dipiscing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lit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sed</w:t>
      </w:r>
      <w:proofErr w:type="spellEnd"/>
      <w:r w:rsidRPr="00C4556B">
        <w:rPr>
          <w:rFonts w:cs="Times New Roman"/>
          <w:szCs w:val="24"/>
        </w:rPr>
        <w:t xml:space="preserve"> do </w:t>
      </w:r>
      <w:proofErr w:type="spellStart"/>
      <w:r w:rsidRPr="00C4556B">
        <w:rPr>
          <w:rFonts w:cs="Times New Roman"/>
          <w:szCs w:val="24"/>
        </w:rPr>
        <w:t>eiusmod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tempor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incididun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u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labor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gramStart"/>
      <w:r w:rsidRPr="00C4556B">
        <w:rPr>
          <w:rFonts w:cs="Times New Roman"/>
          <w:szCs w:val="24"/>
        </w:rPr>
        <w:t>et</w:t>
      </w:r>
      <w:proofErr w:type="gram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dolore</w:t>
      </w:r>
      <w:proofErr w:type="spellEnd"/>
      <w:r w:rsidRPr="00C4556B">
        <w:rPr>
          <w:rFonts w:cs="Times New Roman"/>
          <w:szCs w:val="24"/>
        </w:rPr>
        <w:t xml:space="preserve"> magna </w:t>
      </w:r>
      <w:proofErr w:type="spellStart"/>
      <w:r w:rsidRPr="00C4556B">
        <w:rPr>
          <w:rFonts w:cs="Times New Roman"/>
          <w:szCs w:val="24"/>
        </w:rPr>
        <w:t>aliqua</w:t>
      </w:r>
      <w:proofErr w:type="spellEnd"/>
      <w:r w:rsidRPr="00C4556B">
        <w:rPr>
          <w:rFonts w:cs="Times New Roman"/>
          <w:szCs w:val="24"/>
        </w:rPr>
        <w:t xml:space="preserve">. </w:t>
      </w:r>
      <w:proofErr w:type="spellStart"/>
      <w:r w:rsidRPr="00C4556B">
        <w:rPr>
          <w:rFonts w:cs="Times New Roman"/>
          <w:szCs w:val="24"/>
        </w:rPr>
        <w:t>U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nim</w:t>
      </w:r>
      <w:proofErr w:type="spellEnd"/>
      <w:r w:rsidRPr="00C4556B">
        <w:rPr>
          <w:rFonts w:cs="Times New Roman"/>
          <w:szCs w:val="24"/>
        </w:rPr>
        <w:t xml:space="preserve"> ad minim </w:t>
      </w:r>
      <w:proofErr w:type="spellStart"/>
      <w:r w:rsidRPr="00C4556B">
        <w:rPr>
          <w:rFonts w:cs="Times New Roman"/>
          <w:szCs w:val="24"/>
        </w:rPr>
        <w:t>veniam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quis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nostrud</w:t>
      </w:r>
      <w:proofErr w:type="spellEnd"/>
      <w:r w:rsidRPr="00C4556B">
        <w:rPr>
          <w:rFonts w:cs="Times New Roman"/>
          <w:szCs w:val="24"/>
        </w:rPr>
        <w:t xml:space="preserve"> exercitation </w:t>
      </w:r>
      <w:proofErr w:type="spellStart"/>
      <w:r w:rsidRPr="00C4556B">
        <w:rPr>
          <w:rFonts w:cs="Times New Roman"/>
          <w:szCs w:val="24"/>
        </w:rPr>
        <w:t>ullamco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laboris</w:t>
      </w:r>
      <w:proofErr w:type="spellEnd"/>
      <w:r w:rsidRPr="00C4556B">
        <w:rPr>
          <w:rFonts w:cs="Times New Roman"/>
          <w:szCs w:val="24"/>
        </w:rPr>
        <w:t xml:space="preserve"> nisi </w:t>
      </w:r>
      <w:proofErr w:type="spellStart"/>
      <w:r w:rsidRPr="00C4556B">
        <w:rPr>
          <w:rFonts w:cs="Times New Roman"/>
          <w:szCs w:val="24"/>
        </w:rPr>
        <w:t>u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liquip</w:t>
      </w:r>
      <w:proofErr w:type="spellEnd"/>
      <w:r w:rsidRPr="00C4556B">
        <w:rPr>
          <w:rFonts w:cs="Times New Roman"/>
          <w:szCs w:val="24"/>
        </w:rPr>
        <w:t xml:space="preserve"> ex </w:t>
      </w:r>
      <w:proofErr w:type="spellStart"/>
      <w:r w:rsidRPr="00C4556B">
        <w:rPr>
          <w:rFonts w:cs="Times New Roman"/>
          <w:szCs w:val="24"/>
        </w:rPr>
        <w:t>ea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ommodo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onsequat</w:t>
      </w:r>
      <w:proofErr w:type="spellEnd"/>
      <w:r w:rsidRPr="00C4556B">
        <w:rPr>
          <w:rFonts w:cs="Times New Roman"/>
          <w:szCs w:val="24"/>
        </w:rPr>
        <w:t xml:space="preserve">. </w:t>
      </w:r>
      <w:proofErr w:type="spellStart"/>
      <w:r w:rsidRPr="00C4556B">
        <w:rPr>
          <w:rFonts w:cs="Times New Roman"/>
          <w:szCs w:val="24"/>
        </w:rPr>
        <w:t>Duis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ut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irure</w:t>
      </w:r>
      <w:proofErr w:type="spellEnd"/>
      <w:r w:rsidRPr="00C4556B">
        <w:rPr>
          <w:rFonts w:cs="Times New Roman"/>
          <w:szCs w:val="24"/>
        </w:rPr>
        <w:t xml:space="preserve"> dolor in </w:t>
      </w:r>
      <w:proofErr w:type="spellStart"/>
      <w:r w:rsidRPr="00C4556B">
        <w:rPr>
          <w:rFonts w:cs="Times New Roman"/>
          <w:szCs w:val="24"/>
        </w:rPr>
        <w:t>reprehenderit</w:t>
      </w:r>
      <w:proofErr w:type="spellEnd"/>
      <w:r w:rsidRPr="00C4556B">
        <w:rPr>
          <w:rFonts w:cs="Times New Roman"/>
          <w:szCs w:val="24"/>
        </w:rPr>
        <w:t xml:space="preserve"> in </w:t>
      </w:r>
      <w:proofErr w:type="spellStart"/>
      <w:r w:rsidRPr="00C4556B">
        <w:rPr>
          <w:rFonts w:cs="Times New Roman"/>
          <w:szCs w:val="24"/>
        </w:rPr>
        <w:t>voluptat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veli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ss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illum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dolor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u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fugia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nulla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pariatur</w:t>
      </w:r>
      <w:proofErr w:type="spellEnd"/>
      <w:r w:rsidRPr="00C4556B">
        <w:rPr>
          <w:rFonts w:cs="Times New Roman"/>
          <w:szCs w:val="24"/>
        </w:rPr>
        <w:t xml:space="preserve">. </w:t>
      </w:r>
      <w:proofErr w:type="spellStart"/>
      <w:r w:rsidRPr="00C4556B">
        <w:rPr>
          <w:rFonts w:cs="Times New Roman"/>
          <w:szCs w:val="24"/>
        </w:rPr>
        <w:t>Excepteur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sin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occaeca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upidatat</w:t>
      </w:r>
      <w:proofErr w:type="spellEnd"/>
      <w:r w:rsidRPr="00C4556B">
        <w:rPr>
          <w:rFonts w:cs="Times New Roman"/>
          <w:szCs w:val="24"/>
        </w:rPr>
        <w:t xml:space="preserve"> non </w:t>
      </w:r>
      <w:proofErr w:type="spellStart"/>
      <w:r w:rsidRPr="00C4556B">
        <w:rPr>
          <w:rFonts w:cs="Times New Roman"/>
          <w:szCs w:val="24"/>
        </w:rPr>
        <w:t>proident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sunt</w:t>
      </w:r>
      <w:proofErr w:type="spellEnd"/>
      <w:r w:rsidRPr="00C4556B">
        <w:rPr>
          <w:rFonts w:cs="Times New Roman"/>
          <w:szCs w:val="24"/>
        </w:rPr>
        <w:t xml:space="preserve"> in culpa qui </w:t>
      </w:r>
      <w:proofErr w:type="spellStart"/>
      <w:r w:rsidRPr="00C4556B">
        <w:rPr>
          <w:rFonts w:cs="Times New Roman"/>
          <w:szCs w:val="24"/>
        </w:rPr>
        <w:t>officia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deserun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molli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nim</w:t>
      </w:r>
      <w:proofErr w:type="spellEnd"/>
      <w:r w:rsidRPr="00C4556B">
        <w:rPr>
          <w:rFonts w:cs="Times New Roman"/>
          <w:szCs w:val="24"/>
        </w:rPr>
        <w:t xml:space="preserve"> id </w:t>
      </w:r>
      <w:proofErr w:type="spellStart"/>
      <w:proofErr w:type="gramStart"/>
      <w:r w:rsidRPr="00C4556B">
        <w:rPr>
          <w:rFonts w:cs="Times New Roman"/>
          <w:szCs w:val="24"/>
        </w:rPr>
        <w:t>est</w:t>
      </w:r>
      <w:proofErr w:type="spellEnd"/>
      <w:proofErr w:type="gram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laborum</w:t>
      </w:r>
      <w:proofErr w:type="spellEnd"/>
      <w:r w:rsidRPr="00C4556B">
        <w:rPr>
          <w:rFonts w:cs="Times New Roman"/>
          <w:szCs w:val="24"/>
        </w:rPr>
        <w:t xml:space="preserve">. </w:t>
      </w:r>
    </w:p>
    <w:p w14:paraId="122184C4" w14:textId="6AF3B62C" w:rsidR="00CC4F50" w:rsidRPr="00C4556B" w:rsidRDefault="001E45FE" w:rsidP="00C4556B">
      <w:pPr>
        <w:pStyle w:val="Heading3"/>
        <w:keepNext w:val="0"/>
        <w:keepLines w:val="0"/>
        <w:widowControl w:val="0"/>
        <w:numPr>
          <w:ilvl w:val="0"/>
          <w:numId w:val="22"/>
        </w:numPr>
        <w:spacing w:before="0"/>
        <w:rPr>
          <w:rFonts w:cs="Times New Roman"/>
        </w:rPr>
      </w:pPr>
      <w:r w:rsidRPr="00C4556B">
        <w:rPr>
          <w:rFonts w:cs="Times New Roman"/>
        </w:rPr>
        <w:t>Methods</w:t>
      </w:r>
      <w:bookmarkEnd w:id="7"/>
    </w:p>
    <w:p w14:paraId="7EFABA8F" w14:textId="77777777" w:rsidR="00C4556B" w:rsidRDefault="00C4556B" w:rsidP="00C4556B">
      <w:pPr>
        <w:pStyle w:val="Heading4"/>
        <w:keepNext w:val="0"/>
        <w:keepLines w:val="0"/>
        <w:widowControl w:val="0"/>
        <w:spacing w:before="0"/>
        <w:rPr>
          <w:rFonts w:cs="Times New Roman"/>
          <w:szCs w:val="24"/>
        </w:rPr>
      </w:pPr>
      <w:r w:rsidRPr="00C4556B">
        <w:rPr>
          <w:rFonts w:cs="Times New Roman"/>
          <w:szCs w:val="24"/>
        </w:rPr>
        <w:t xml:space="preserve">Lorem ipsum dolor sit </w:t>
      </w:r>
      <w:proofErr w:type="spellStart"/>
      <w:r w:rsidRPr="00C4556B">
        <w:rPr>
          <w:rFonts w:cs="Times New Roman"/>
          <w:szCs w:val="24"/>
        </w:rPr>
        <w:t>amet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consectetur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dipiscing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lit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sed</w:t>
      </w:r>
      <w:proofErr w:type="spellEnd"/>
      <w:r w:rsidRPr="00C4556B">
        <w:rPr>
          <w:rFonts w:cs="Times New Roman"/>
          <w:szCs w:val="24"/>
        </w:rPr>
        <w:t xml:space="preserve"> do </w:t>
      </w:r>
      <w:proofErr w:type="spellStart"/>
      <w:r w:rsidRPr="00C4556B">
        <w:rPr>
          <w:rFonts w:cs="Times New Roman"/>
          <w:szCs w:val="24"/>
        </w:rPr>
        <w:t>eiusmod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tempor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incididun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u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labor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gramStart"/>
      <w:r w:rsidRPr="00C4556B">
        <w:rPr>
          <w:rFonts w:cs="Times New Roman"/>
          <w:szCs w:val="24"/>
        </w:rPr>
        <w:t>et</w:t>
      </w:r>
      <w:proofErr w:type="gram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dolore</w:t>
      </w:r>
      <w:proofErr w:type="spellEnd"/>
      <w:r w:rsidRPr="00C4556B">
        <w:rPr>
          <w:rFonts w:cs="Times New Roman"/>
          <w:szCs w:val="24"/>
        </w:rPr>
        <w:t xml:space="preserve"> magna </w:t>
      </w:r>
      <w:proofErr w:type="spellStart"/>
      <w:r w:rsidRPr="00C4556B">
        <w:rPr>
          <w:rFonts w:cs="Times New Roman"/>
          <w:szCs w:val="24"/>
        </w:rPr>
        <w:t>aliqua</w:t>
      </w:r>
      <w:proofErr w:type="spellEnd"/>
      <w:r w:rsidRPr="00C4556B">
        <w:rPr>
          <w:rFonts w:cs="Times New Roman"/>
          <w:szCs w:val="24"/>
        </w:rPr>
        <w:t xml:space="preserve">. </w:t>
      </w:r>
      <w:proofErr w:type="spellStart"/>
      <w:r w:rsidRPr="00C4556B">
        <w:rPr>
          <w:rFonts w:cs="Times New Roman"/>
          <w:szCs w:val="24"/>
        </w:rPr>
        <w:t>U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nim</w:t>
      </w:r>
      <w:proofErr w:type="spellEnd"/>
      <w:r w:rsidRPr="00C4556B">
        <w:rPr>
          <w:rFonts w:cs="Times New Roman"/>
          <w:szCs w:val="24"/>
        </w:rPr>
        <w:t xml:space="preserve"> ad minim </w:t>
      </w:r>
      <w:proofErr w:type="spellStart"/>
      <w:r w:rsidRPr="00C4556B">
        <w:rPr>
          <w:rFonts w:cs="Times New Roman"/>
          <w:szCs w:val="24"/>
        </w:rPr>
        <w:t>veniam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quis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nostrud</w:t>
      </w:r>
      <w:proofErr w:type="spellEnd"/>
      <w:r w:rsidRPr="00C4556B">
        <w:rPr>
          <w:rFonts w:cs="Times New Roman"/>
          <w:szCs w:val="24"/>
        </w:rPr>
        <w:t xml:space="preserve"> exercitation </w:t>
      </w:r>
      <w:proofErr w:type="spellStart"/>
      <w:r w:rsidRPr="00C4556B">
        <w:rPr>
          <w:rFonts w:cs="Times New Roman"/>
          <w:szCs w:val="24"/>
        </w:rPr>
        <w:t>ullamco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laboris</w:t>
      </w:r>
      <w:proofErr w:type="spellEnd"/>
      <w:r w:rsidRPr="00C4556B">
        <w:rPr>
          <w:rFonts w:cs="Times New Roman"/>
          <w:szCs w:val="24"/>
        </w:rPr>
        <w:t xml:space="preserve"> nisi </w:t>
      </w:r>
      <w:proofErr w:type="spellStart"/>
      <w:r w:rsidRPr="00C4556B">
        <w:rPr>
          <w:rFonts w:cs="Times New Roman"/>
          <w:szCs w:val="24"/>
        </w:rPr>
        <w:t>u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liquip</w:t>
      </w:r>
      <w:proofErr w:type="spellEnd"/>
      <w:r w:rsidRPr="00C4556B">
        <w:rPr>
          <w:rFonts w:cs="Times New Roman"/>
          <w:szCs w:val="24"/>
        </w:rPr>
        <w:t xml:space="preserve"> ex </w:t>
      </w:r>
      <w:proofErr w:type="spellStart"/>
      <w:r w:rsidRPr="00C4556B">
        <w:rPr>
          <w:rFonts w:cs="Times New Roman"/>
          <w:szCs w:val="24"/>
        </w:rPr>
        <w:t>ea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ommodo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onsequat</w:t>
      </w:r>
      <w:proofErr w:type="spellEnd"/>
      <w:r w:rsidRPr="00C4556B">
        <w:rPr>
          <w:rFonts w:cs="Times New Roman"/>
          <w:szCs w:val="24"/>
        </w:rPr>
        <w:t xml:space="preserve">. </w:t>
      </w:r>
      <w:proofErr w:type="spellStart"/>
      <w:r w:rsidRPr="00C4556B">
        <w:rPr>
          <w:rFonts w:cs="Times New Roman"/>
          <w:szCs w:val="24"/>
        </w:rPr>
        <w:t>Duis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ut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irure</w:t>
      </w:r>
      <w:proofErr w:type="spellEnd"/>
      <w:r w:rsidRPr="00C4556B">
        <w:rPr>
          <w:rFonts w:cs="Times New Roman"/>
          <w:szCs w:val="24"/>
        </w:rPr>
        <w:t xml:space="preserve"> dolor in </w:t>
      </w:r>
      <w:proofErr w:type="spellStart"/>
      <w:r w:rsidRPr="00C4556B">
        <w:rPr>
          <w:rFonts w:cs="Times New Roman"/>
          <w:szCs w:val="24"/>
        </w:rPr>
        <w:t>reprehenderit</w:t>
      </w:r>
      <w:proofErr w:type="spellEnd"/>
      <w:r w:rsidRPr="00C4556B">
        <w:rPr>
          <w:rFonts w:cs="Times New Roman"/>
          <w:szCs w:val="24"/>
        </w:rPr>
        <w:t xml:space="preserve"> in </w:t>
      </w:r>
      <w:proofErr w:type="spellStart"/>
      <w:r w:rsidRPr="00C4556B">
        <w:rPr>
          <w:rFonts w:cs="Times New Roman"/>
          <w:szCs w:val="24"/>
        </w:rPr>
        <w:t>voluptat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veli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ss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illum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dolor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u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fugia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nulla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pariatur</w:t>
      </w:r>
      <w:proofErr w:type="spellEnd"/>
      <w:r w:rsidRPr="00C4556B">
        <w:rPr>
          <w:rFonts w:cs="Times New Roman"/>
          <w:szCs w:val="24"/>
        </w:rPr>
        <w:t xml:space="preserve">. </w:t>
      </w:r>
      <w:proofErr w:type="spellStart"/>
      <w:r w:rsidRPr="00C4556B">
        <w:rPr>
          <w:rFonts w:cs="Times New Roman"/>
          <w:szCs w:val="24"/>
        </w:rPr>
        <w:t>Excepteur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sin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occaeca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upidatat</w:t>
      </w:r>
      <w:proofErr w:type="spellEnd"/>
      <w:r w:rsidRPr="00C4556B">
        <w:rPr>
          <w:rFonts w:cs="Times New Roman"/>
          <w:szCs w:val="24"/>
        </w:rPr>
        <w:t xml:space="preserve"> non </w:t>
      </w:r>
      <w:proofErr w:type="spellStart"/>
      <w:r w:rsidRPr="00C4556B">
        <w:rPr>
          <w:rFonts w:cs="Times New Roman"/>
          <w:szCs w:val="24"/>
        </w:rPr>
        <w:t>proident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sunt</w:t>
      </w:r>
      <w:proofErr w:type="spellEnd"/>
      <w:r w:rsidRPr="00C4556B">
        <w:rPr>
          <w:rFonts w:cs="Times New Roman"/>
          <w:szCs w:val="24"/>
        </w:rPr>
        <w:t xml:space="preserve"> in culpa qui </w:t>
      </w:r>
      <w:proofErr w:type="spellStart"/>
      <w:r w:rsidRPr="00C4556B">
        <w:rPr>
          <w:rFonts w:cs="Times New Roman"/>
          <w:szCs w:val="24"/>
        </w:rPr>
        <w:t>officia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deserun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molli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nim</w:t>
      </w:r>
      <w:proofErr w:type="spellEnd"/>
      <w:r w:rsidRPr="00C4556B">
        <w:rPr>
          <w:rFonts w:cs="Times New Roman"/>
          <w:szCs w:val="24"/>
        </w:rPr>
        <w:t xml:space="preserve"> id </w:t>
      </w:r>
      <w:proofErr w:type="spellStart"/>
      <w:proofErr w:type="gramStart"/>
      <w:r w:rsidRPr="00C4556B">
        <w:rPr>
          <w:rFonts w:cs="Times New Roman"/>
          <w:szCs w:val="24"/>
        </w:rPr>
        <w:t>est</w:t>
      </w:r>
      <w:proofErr w:type="spellEnd"/>
      <w:proofErr w:type="gram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laborum</w:t>
      </w:r>
      <w:proofErr w:type="spellEnd"/>
      <w:r w:rsidRPr="00C4556B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 </w:t>
      </w:r>
    </w:p>
    <w:p w14:paraId="69DCADF6" w14:textId="503E9716" w:rsidR="003E26E3" w:rsidRPr="002D5315" w:rsidRDefault="003B176A" w:rsidP="00C4556B">
      <w:pPr>
        <w:pStyle w:val="Heading3"/>
        <w:keepNext w:val="0"/>
        <w:keepLines w:val="0"/>
        <w:widowControl w:val="0"/>
        <w:numPr>
          <w:ilvl w:val="0"/>
          <w:numId w:val="7"/>
        </w:numPr>
        <w:spacing w:before="0"/>
      </w:pPr>
      <w:r w:rsidRPr="002D5315">
        <w:t>Work Summary</w:t>
      </w:r>
    </w:p>
    <w:p w14:paraId="4BA835C0" w14:textId="52EB41EC" w:rsidR="00A61491" w:rsidRPr="002D5315" w:rsidRDefault="00A61491" w:rsidP="00C4556B">
      <w:pPr>
        <w:pStyle w:val="Heading3"/>
        <w:keepNext w:val="0"/>
        <w:keepLines w:val="0"/>
        <w:widowControl w:val="0"/>
        <w:numPr>
          <w:ilvl w:val="0"/>
          <w:numId w:val="23"/>
        </w:numPr>
        <w:spacing w:before="0"/>
        <w:rPr>
          <w:rFonts w:cs="Times New Roman"/>
        </w:rPr>
      </w:pPr>
      <w:bookmarkStart w:id="8" w:name="_Toc7476242"/>
      <w:r w:rsidRPr="002D5315">
        <w:rPr>
          <w:rFonts w:cs="Times New Roman"/>
        </w:rPr>
        <w:t>Summary</w:t>
      </w:r>
      <w:bookmarkEnd w:id="8"/>
    </w:p>
    <w:p w14:paraId="08C63112" w14:textId="1AA9DF65" w:rsidR="0098670C" w:rsidRPr="002D5315" w:rsidRDefault="00C4556B" w:rsidP="00C4556B">
      <w:pPr>
        <w:widowControl w:val="0"/>
        <w:spacing w:after="0"/>
        <w:rPr>
          <w:rFonts w:ascii="Times New Roman" w:hAnsi="Times New Roman" w:cs="Times New Roman"/>
          <w:sz w:val="24"/>
          <w:szCs w:val="24"/>
        </w:rPr>
      </w:pPr>
      <w:r w:rsidRPr="00C4556B">
        <w:rPr>
          <w:rFonts w:ascii="Times New Roman" w:hAnsi="Times New Roman" w:cs="Times New Roman"/>
          <w:sz w:val="24"/>
          <w:szCs w:val="24"/>
        </w:rPr>
        <w:t xml:space="preserve">Lorem ipsum dolor sit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ame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consectetur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adipiscing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eli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sed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do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eiusmod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tempor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incididun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u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labore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C4556B">
        <w:rPr>
          <w:rFonts w:ascii="Times New Roman" w:hAnsi="Times New Roman" w:cs="Times New Roman"/>
          <w:sz w:val="24"/>
          <w:szCs w:val="24"/>
        </w:rPr>
        <w:t>et</w:t>
      </w:r>
      <w:proofErr w:type="gram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dolore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magna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aliqua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U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enim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ad minim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veniam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quis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nostrud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exercitation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ullamco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laboris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nisi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u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aliquip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ex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ea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commodo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consequa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Duis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aute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irure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dolor in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reprehenderi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voluptate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veli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esse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cillum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dolore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eu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fugia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nulla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pariatur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Excepteur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sin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occaeca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cupidata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proiden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sun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in culpa qui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officia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deserun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mollit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anim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proofErr w:type="gramStart"/>
      <w:r w:rsidRPr="00C4556B">
        <w:rPr>
          <w:rFonts w:ascii="Times New Roman" w:hAnsi="Times New Roman" w:cs="Times New Roman"/>
          <w:sz w:val="24"/>
          <w:szCs w:val="24"/>
        </w:rPr>
        <w:t>est</w:t>
      </w:r>
      <w:proofErr w:type="spellEnd"/>
      <w:proofErr w:type="gramEnd"/>
      <w:r w:rsidRPr="00C455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56B">
        <w:rPr>
          <w:rFonts w:ascii="Times New Roman" w:hAnsi="Times New Roman" w:cs="Times New Roman"/>
          <w:sz w:val="24"/>
          <w:szCs w:val="24"/>
        </w:rPr>
        <w:t>laborum</w:t>
      </w:r>
      <w:proofErr w:type="spellEnd"/>
      <w:r w:rsidRPr="00C4556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EB8F92C" w14:textId="43D9178F" w:rsidR="0076309C" w:rsidRPr="002D5315" w:rsidRDefault="0076309C" w:rsidP="00C4556B">
      <w:pPr>
        <w:pStyle w:val="Heading3"/>
        <w:keepNext w:val="0"/>
        <w:keepLines w:val="0"/>
        <w:widowControl w:val="0"/>
        <w:spacing w:before="0"/>
        <w:rPr>
          <w:rFonts w:cs="Times New Roman"/>
        </w:rPr>
      </w:pPr>
      <w:bookmarkStart w:id="9" w:name="_Toc7476243"/>
      <w:r w:rsidRPr="002D5315">
        <w:rPr>
          <w:rFonts w:cs="Times New Roman"/>
        </w:rPr>
        <w:t>Outcomes</w:t>
      </w:r>
      <w:bookmarkEnd w:id="9"/>
    </w:p>
    <w:p w14:paraId="71C16484" w14:textId="77777777" w:rsidR="00C4556B" w:rsidRDefault="00C4556B" w:rsidP="00C4556B">
      <w:pPr>
        <w:pStyle w:val="Heading4"/>
        <w:keepNext w:val="0"/>
        <w:keepLines w:val="0"/>
        <w:widowControl w:val="0"/>
        <w:spacing w:before="0"/>
        <w:rPr>
          <w:rFonts w:cs="Times New Roman"/>
        </w:rPr>
      </w:pPr>
      <w:r w:rsidRPr="00C4556B">
        <w:rPr>
          <w:rFonts w:cs="Times New Roman"/>
          <w:szCs w:val="24"/>
        </w:rPr>
        <w:t xml:space="preserve">Lorem ipsum dolor sit </w:t>
      </w:r>
      <w:proofErr w:type="spellStart"/>
      <w:r w:rsidRPr="00C4556B">
        <w:rPr>
          <w:rFonts w:cs="Times New Roman"/>
          <w:szCs w:val="24"/>
        </w:rPr>
        <w:t>amet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consectetur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dipiscing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lit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sed</w:t>
      </w:r>
      <w:proofErr w:type="spellEnd"/>
      <w:r w:rsidRPr="00C4556B">
        <w:rPr>
          <w:rFonts w:cs="Times New Roman"/>
          <w:szCs w:val="24"/>
        </w:rPr>
        <w:t xml:space="preserve"> do </w:t>
      </w:r>
      <w:proofErr w:type="spellStart"/>
      <w:r w:rsidRPr="00C4556B">
        <w:rPr>
          <w:rFonts w:cs="Times New Roman"/>
          <w:szCs w:val="24"/>
        </w:rPr>
        <w:t>eiusmod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tempor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incididun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u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labor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gramStart"/>
      <w:r w:rsidRPr="00C4556B">
        <w:rPr>
          <w:rFonts w:cs="Times New Roman"/>
          <w:szCs w:val="24"/>
        </w:rPr>
        <w:t>et</w:t>
      </w:r>
      <w:proofErr w:type="gram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dolore</w:t>
      </w:r>
      <w:proofErr w:type="spellEnd"/>
      <w:r w:rsidRPr="00C4556B">
        <w:rPr>
          <w:rFonts w:cs="Times New Roman"/>
          <w:szCs w:val="24"/>
        </w:rPr>
        <w:t xml:space="preserve"> magna </w:t>
      </w:r>
      <w:proofErr w:type="spellStart"/>
      <w:r w:rsidRPr="00C4556B">
        <w:rPr>
          <w:rFonts w:cs="Times New Roman"/>
          <w:szCs w:val="24"/>
        </w:rPr>
        <w:t>aliqua</w:t>
      </w:r>
      <w:proofErr w:type="spellEnd"/>
      <w:r w:rsidRPr="00C4556B">
        <w:rPr>
          <w:rFonts w:cs="Times New Roman"/>
          <w:szCs w:val="24"/>
        </w:rPr>
        <w:t xml:space="preserve">. </w:t>
      </w:r>
      <w:proofErr w:type="spellStart"/>
      <w:r w:rsidRPr="00C4556B">
        <w:rPr>
          <w:rFonts w:cs="Times New Roman"/>
          <w:szCs w:val="24"/>
        </w:rPr>
        <w:t>U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nim</w:t>
      </w:r>
      <w:proofErr w:type="spellEnd"/>
      <w:r w:rsidRPr="00C4556B">
        <w:rPr>
          <w:rFonts w:cs="Times New Roman"/>
          <w:szCs w:val="24"/>
        </w:rPr>
        <w:t xml:space="preserve"> ad minim </w:t>
      </w:r>
      <w:proofErr w:type="spellStart"/>
      <w:r w:rsidRPr="00C4556B">
        <w:rPr>
          <w:rFonts w:cs="Times New Roman"/>
          <w:szCs w:val="24"/>
        </w:rPr>
        <w:t>veniam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quis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nostrud</w:t>
      </w:r>
      <w:proofErr w:type="spellEnd"/>
      <w:r w:rsidRPr="00C4556B">
        <w:rPr>
          <w:rFonts w:cs="Times New Roman"/>
          <w:szCs w:val="24"/>
        </w:rPr>
        <w:t xml:space="preserve"> exercitation </w:t>
      </w:r>
      <w:proofErr w:type="spellStart"/>
      <w:r w:rsidRPr="00C4556B">
        <w:rPr>
          <w:rFonts w:cs="Times New Roman"/>
          <w:szCs w:val="24"/>
        </w:rPr>
        <w:t>ullamco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laboris</w:t>
      </w:r>
      <w:proofErr w:type="spellEnd"/>
      <w:r w:rsidRPr="00C4556B">
        <w:rPr>
          <w:rFonts w:cs="Times New Roman"/>
          <w:szCs w:val="24"/>
        </w:rPr>
        <w:t xml:space="preserve"> nisi </w:t>
      </w:r>
      <w:proofErr w:type="spellStart"/>
      <w:r w:rsidRPr="00C4556B">
        <w:rPr>
          <w:rFonts w:cs="Times New Roman"/>
          <w:szCs w:val="24"/>
        </w:rPr>
        <w:t>u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liquip</w:t>
      </w:r>
      <w:proofErr w:type="spellEnd"/>
      <w:r w:rsidRPr="00C4556B">
        <w:rPr>
          <w:rFonts w:cs="Times New Roman"/>
          <w:szCs w:val="24"/>
        </w:rPr>
        <w:t xml:space="preserve"> ex </w:t>
      </w:r>
      <w:proofErr w:type="spellStart"/>
      <w:r w:rsidRPr="00C4556B">
        <w:rPr>
          <w:rFonts w:cs="Times New Roman"/>
          <w:szCs w:val="24"/>
        </w:rPr>
        <w:t>ea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ommodo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onsequat</w:t>
      </w:r>
      <w:proofErr w:type="spellEnd"/>
      <w:r w:rsidRPr="00C4556B">
        <w:rPr>
          <w:rFonts w:cs="Times New Roman"/>
          <w:szCs w:val="24"/>
        </w:rPr>
        <w:t xml:space="preserve">. </w:t>
      </w:r>
      <w:proofErr w:type="spellStart"/>
      <w:r w:rsidRPr="00C4556B">
        <w:rPr>
          <w:rFonts w:cs="Times New Roman"/>
          <w:szCs w:val="24"/>
        </w:rPr>
        <w:t>Duis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ut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irure</w:t>
      </w:r>
      <w:proofErr w:type="spellEnd"/>
      <w:r w:rsidRPr="00C4556B">
        <w:rPr>
          <w:rFonts w:cs="Times New Roman"/>
          <w:szCs w:val="24"/>
        </w:rPr>
        <w:t xml:space="preserve"> dolor in </w:t>
      </w:r>
      <w:proofErr w:type="spellStart"/>
      <w:r w:rsidRPr="00C4556B">
        <w:rPr>
          <w:rFonts w:cs="Times New Roman"/>
          <w:szCs w:val="24"/>
        </w:rPr>
        <w:t>reprehenderit</w:t>
      </w:r>
      <w:proofErr w:type="spellEnd"/>
      <w:r w:rsidRPr="00C4556B">
        <w:rPr>
          <w:rFonts w:cs="Times New Roman"/>
          <w:szCs w:val="24"/>
        </w:rPr>
        <w:t xml:space="preserve"> in </w:t>
      </w:r>
      <w:proofErr w:type="spellStart"/>
      <w:r w:rsidRPr="00C4556B">
        <w:rPr>
          <w:rFonts w:cs="Times New Roman"/>
          <w:szCs w:val="24"/>
        </w:rPr>
        <w:t>voluptat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veli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ss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illum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dolore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eu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fugia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nulla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pariatur</w:t>
      </w:r>
      <w:proofErr w:type="spellEnd"/>
      <w:r w:rsidRPr="00C4556B">
        <w:rPr>
          <w:rFonts w:cs="Times New Roman"/>
          <w:szCs w:val="24"/>
        </w:rPr>
        <w:t xml:space="preserve">. </w:t>
      </w:r>
      <w:proofErr w:type="spellStart"/>
      <w:r w:rsidRPr="00C4556B">
        <w:rPr>
          <w:rFonts w:cs="Times New Roman"/>
          <w:szCs w:val="24"/>
        </w:rPr>
        <w:t>Excepteur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sin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occaeca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cupidatat</w:t>
      </w:r>
      <w:proofErr w:type="spellEnd"/>
      <w:r w:rsidRPr="00C4556B">
        <w:rPr>
          <w:rFonts w:cs="Times New Roman"/>
          <w:szCs w:val="24"/>
        </w:rPr>
        <w:t xml:space="preserve"> non </w:t>
      </w:r>
      <w:proofErr w:type="spellStart"/>
      <w:r w:rsidRPr="00C4556B">
        <w:rPr>
          <w:rFonts w:cs="Times New Roman"/>
          <w:szCs w:val="24"/>
        </w:rPr>
        <w:t>proident</w:t>
      </w:r>
      <w:proofErr w:type="spellEnd"/>
      <w:r w:rsidRPr="00C4556B">
        <w:rPr>
          <w:rFonts w:cs="Times New Roman"/>
          <w:szCs w:val="24"/>
        </w:rPr>
        <w:t xml:space="preserve">, </w:t>
      </w:r>
      <w:proofErr w:type="spellStart"/>
      <w:r w:rsidRPr="00C4556B">
        <w:rPr>
          <w:rFonts w:cs="Times New Roman"/>
          <w:szCs w:val="24"/>
        </w:rPr>
        <w:t>sunt</w:t>
      </w:r>
      <w:proofErr w:type="spellEnd"/>
      <w:r w:rsidRPr="00C4556B">
        <w:rPr>
          <w:rFonts w:cs="Times New Roman"/>
          <w:szCs w:val="24"/>
        </w:rPr>
        <w:t xml:space="preserve"> in culpa qui </w:t>
      </w:r>
      <w:proofErr w:type="spellStart"/>
      <w:r w:rsidRPr="00C4556B">
        <w:rPr>
          <w:rFonts w:cs="Times New Roman"/>
          <w:szCs w:val="24"/>
        </w:rPr>
        <w:t>officia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deserun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mollit</w:t>
      </w:r>
      <w:proofErr w:type="spell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anim</w:t>
      </w:r>
      <w:proofErr w:type="spellEnd"/>
      <w:r w:rsidRPr="00C4556B">
        <w:rPr>
          <w:rFonts w:cs="Times New Roman"/>
          <w:szCs w:val="24"/>
        </w:rPr>
        <w:t xml:space="preserve"> id </w:t>
      </w:r>
      <w:proofErr w:type="spellStart"/>
      <w:proofErr w:type="gramStart"/>
      <w:r w:rsidRPr="00C4556B">
        <w:rPr>
          <w:rFonts w:cs="Times New Roman"/>
          <w:szCs w:val="24"/>
        </w:rPr>
        <w:t>est</w:t>
      </w:r>
      <w:proofErr w:type="spellEnd"/>
      <w:proofErr w:type="gramEnd"/>
      <w:r w:rsidRPr="00C4556B">
        <w:rPr>
          <w:rFonts w:cs="Times New Roman"/>
          <w:szCs w:val="24"/>
        </w:rPr>
        <w:t xml:space="preserve"> </w:t>
      </w:r>
      <w:proofErr w:type="spellStart"/>
      <w:r w:rsidRPr="00C4556B">
        <w:rPr>
          <w:rFonts w:cs="Times New Roman"/>
          <w:szCs w:val="24"/>
        </w:rPr>
        <w:t>laborum</w:t>
      </w:r>
      <w:proofErr w:type="spellEnd"/>
      <w:r w:rsidRPr="00C4556B">
        <w:rPr>
          <w:rFonts w:cs="Times New Roman"/>
          <w:szCs w:val="24"/>
        </w:rPr>
        <w:t>.</w:t>
      </w:r>
      <w:bookmarkStart w:id="10" w:name="_Toc7476244"/>
      <w:r w:rsidRPr="002D5315">
        <w:rPr>
          <w:rFonts w:cs="Times New Roman"/>
        </w:rPr>
        <w:t xml:space="preserve"> </w:t>
      </w:r>
    </w:p>
    <w:p w14:paraId="1F27CAF3" w14:textId="2D918E90" w:rsidR="001E403C" w:rsidRPr="002D5315" w:rsidRDefault="00A40C44" w:rsidP="00C4556B">
      <w:pPr>
        <w:pStyle w:val="Heading3"/>
        <w:keepNext w:val="0"/>
        <w:keepLines w:val="0"/>
        <w:widowControl w:val="0"/>
      </w:pPr>
      <w:r w:rsidRPr="002D5315">
        <w:t>Details</w:t>
      </w:r>
      <w:bookmarkEnd w:id="10"/>
    </w:p>
    <w:p w14:paraId="7F603EEF" w14:textId="40266F1A" w:rsidR="00071523" w:rsidRPr="002D5315" w:rsidRDefault="00C97E91" w:rsidP="00C4556B">
      <w:pPr>
        <w:pStyle w:val="Heading4"/>
        <w:keepNext w:val="0"/>
        <w:keepLines w:val="0"/>
        <w:widowControl w:val="0"/>
        <w:rPr>
          <w:rFonts w:cs="Times New Roman"/>
          <w:szCs w:val="24"/>
        </w:rPr>
      </w:pPr>
      <w:r w:rsidRPr="002D5315">
        <w:rPr>
          <w:rFonts w:cs="Times New Roman"/>
        </w:rPr>
        <w:t>The following are results</w:t>
      </w:r>
      <w:r w:rsidR="00540542" w:rsidRPr="002D5315">
        <w:rPr>
          <w:rFonts w:cs="Times New Roman"/>
        </w:rPr>
        <w:t xml:space="preserve"> and context history</w:t>
      </w:r>
      <w:r w:rsidRPr="002D5315">
        <w:rPr>
          <w:rFonts w:cs="Times New Roman"/>
        </w:rPr>
        <w:t xml:space="preserve"> by </w:t>
      </w:r>
      <w:r w:rsidR="00540542" w:rsidRPr="002D5315">
        <w:rPr>
          <w:rFonts w:cs="Times New Roman"/>
        </w:rPr>
        <w:t>f</w:t>
      </w:r>
      <w:r w:rsidRPr="002D5315">
        <w:rPr>
          <w:rFonts w:cs="Times New Roman"/>
        </w:rPr>
        <w:t>eature</w:t>
      </w:r>
      <w:r w:rsidR="00540542" w:rsidRPr="002D5315">
        <w:rPr>
          <w:rFonts w:cs="Times New Roman"/>
        </w:rPr>
        <w:t>.</w:t>
      </w:r>
      <w:r w:rsidR="00C4556B">
        <w:rPr>
          <w:rFonts w:cs="Times New Roman"/>
        </w:rPr>
        <w:t xml:space="preserve"> (</w:t>
      </w:r>
      <w:r w:rsidR="001436DC">
        <w:rPr>
          <w:rFonts w:cs="Times New Roman"/>
        </w:rPr>
        <w:t>Charts</w:t>
      </w:r>
      <w:r w:rsidR="00C4556B">
        <w:rPr>
          <w:rFonts w:cs="Times New Roman"/>
        </w:rPr>
        <w:t xml:space="preserve"> and inventories if applicable)</w:t>
      </w:r>
    </w:p>
    <w:p w14:paraId="337A937E" w14:textId="77777777" w:rsidR="00F25048" w:rsidRPr="002D5315" w:rsidRDefault="00F25048" w:rsidP="00C4556B">
      <w:pPr>
        <w:pStyle w:val="ListParagraph"/>
        <w:widowControl w:val="0"/>
        <w:rPr>
          <w:rFonts w:ascii="Times New Roman" w:hAnsi="Times New Roman" w:cs="Times New Roman"/>
          <w:sz w:val="24"/>
          <w:szCs w:val="24"/>
        </w:rPr>
      </w:pPr>
    </w:p>
    <w:p w14:paraId="66B3B00D" w14:textId="0BF374C5" w:rsidR="0068436E" w:rsidRPr="002D5315" w:rsidRDefault="00F94868" w:rsidP="00C4556B">
      <w:pPr>
        <w:pStyle w:val="Heading3"/>
        <w:keepNext w:val="0"/>
        <w:keepLines w:val="0"/>
        <w:widowControl w:val="0"/>
        <w:rPr>
          <w:rFonts w:cs="Times New Roman"/>
        </w:rPr>
      </w:pPr>
      <w:bookmarkStart w:id="11" w:name="_Toc7476245"/>
      <w:r w:rsidRPr="002D5315">
        <w:rPr>
          <w:rFonts w:cs="Times New Roman"/>
        </w:rPr>
        <w:t xml:space="preserve">Additional </w:t>
      </w:r>
      <w:r w:rsidR="007B2386" w:rsidRPr="002D5315">
        <w:rPr>
          <w:rFonts w:cs="Times New Roman"/>
        </w:rPr>
        <w:t>Information</w:t>
      </w:r>
      <w:bookmarkEnd w:id="11"/>
      <w:r w:rsidR="0068436E" w:rsidRPr="002D5315">
        <w:rPr>
          <w:rFonts w:cs="Times New Roman"/>
        </w:rPr>
        <w:t xml:space="preserve">  </w:t>
      </w:r>
    </w:p>
    <w:p w14:paraId="61AEB717" w14:textId="6755AE42" w:rsidR="00603E7A" w:rsidRPr="002D5315" w:rsidRDefault="00C4556B" w:rsidP="00C4556B">
      <w:pPr>
        <w:pStyle w:val="Heading4"/>
        <w:keepNext w:val="0"/>
        <w:keepLines w:val="0"/>
        <w:widowControl w:val="0"/>
        <w:rPr>
          <w:rFonts w:cs="Times New Roman"/>
        </w:rPr>
      </w:pPr>
      <w:r w:rsidRPr="00C4556B">
        <w:rPr>
          <w:rFonts w:cs="Times New Roman"/>
        </w:rPr>
        <w:t xml:space="preserve">Lorem ipsum dolor sit </w:t>
      </w:r>
      <w:proofErr w:type="spellStart"/>
      <w:r w:rsidRPr="00C4556B">
        <w:rPr>
          <w:rFonts w:cs="Times New Roman"/>
        </w:rPr>
        <w:t>amet</w:t>
      </w:r>
      <w:proofErr w:type="spellEnd"/>
      <w:r w:rsidRPr="00C4556B">
        <w:rPr>
          <w:rFonts w:cs="Times New Roman"/>
        </w:rPr>
        <w:t xml:space="preserve">, </w:t>
      </w:r>
      <w:proofErr w:type="spellStart"/>
      <w:r w:rsidRPr="00C4556B">
        <w:rPr>
          <w:rFonts w:cs="Times New Roman"/>
        </w:rPr>
        <w:t>consectetur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adipiscing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elit</w:t>
      </w:r>
      <w:proofErr w:type="spellEnd"/>
      <w:r w:rsidRPr="00C4556B">
        <w:rPr>
          <w:rFonts w:cs="Times New Roman"/>
        </w:rPr>
        <w:t xml:space="preserve">, </w:t>
      </w:r>
      <w:proofErr w:type="spellStart"/>
      <w:r w:rsidRPr="00C4556B">
        <w:rPr>
          <w:rFonts w:cs="Times New Roman"/>
        </w:rPr>
        <w:t>sed</w:t>
      </w:r>
      <w:proofErr w:type="spellEnd"/>
      <w:r w:rsidRPr="00C4556B">
        <w:rPr>
          <w:rFonts w:cs="Times New Roman"/>
        </w:rPr>
        <w:t xml:space="preserve"> do </w:t>
      </w:r>
      <w:proofErr w:type="spellStart"/>
      <w:r w:rsidRPr="00C4556B">
        <w:rPr>
          <w:rFonts w:cs="Times New Roman"/>
        </w:rPr>
        <w:t>eiusmod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tempor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incididun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u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labore</w:t>
      </w:r>
      <w:proofErr w:type="spellEnd"/>
      <w:r w:rsidRPr="00C4556B">
        <w:rPr>
          <w:rFonts w:cs="Times New Roman"/>
        </w:rPr>
        <w:t xml:space="preserve"> </w:t>
      </w:r>
      <w:proofErr w:type="gramStart"/>
      <w:r w:rsidRPr="00C4556B">
        <w:rPr>
          <w:rFonts w:cs="Times New Roman"/>
        </w:rPr>
        <w:t>et</w:t>
      </w:r>
      <w:proofErr w:type="gram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dolore</w:t>
      </w:r>
      <w:proofErr w:type="spellEnd"/>
      <w:r w:rsidRPr="00C4556B">
        <w:rPr>
          <w:rFonts w:cs="Times New Roman"/>
        </w:rPr>
        <w:t xml:space="preserve"> magna </w:t>
      </w:r>
      <w:proofErr w:type="spellStart"/>
      <w:r w:rsidRPr="00C4556B">
        <w:rPr>
          <w:rFonts w:cs="Times New Roman"/>
        </w:rPr>
        <w:t>aliqua</w:t>
      </w:r>
      <w:proofErr w:type="spellEnd"/>
      <w:r w:rsidRPr="00C4556B">
        <w:rPr>
          <w:rFonts w:cs="Times New Roman"/>
        </w:rPr>
        <w:t xml:space="preserve">. </w:t>
      </w:r>
      <w:proofErr w:type="spellStart"/>
      <w:r w:rsidRPr="00C4556B">
        <w:rPr>
          <w:rFonts w:cs="Times New Roman"/>
        </w:rPr>
        <w:t>U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enim</w:t>
      </w:r>
      <w:proofErr w:type="spellEnd"/>
      <w:r w:rsidRPr="00C4556B">
        <w:rPr>
          <w:rFonts w:cs="Times New Roman"/>
        </w:rPr>
        <w:t xml:space="preserve"> ad minim </w:t>
      </w:r>
      <w:proofErr w:type="spellStart"/>
      <w:r w:rsidRPr="00C4556B">
        <w:rPr>
          <w:rFonts w:cs="Times New Roman"/>
        </w:rPr>
        <w:t>veniam</w:t>
      </w:r>
      <w:proofErr w:type="spellEnd"/>
      <w:r w:rsidRPr="00C4556B">
        <w:rPr>
          <w:rFonts w:cs="Times New Roman"/>
        </w:rPr>
        <w:t xml:space="preserve">, </w:t>
      </w:r>
      <w:proofErr w:type="spellStart"/>
      <w:r w:rsidRPr="00C4556B">
        <w:rPr>
          <w:rFonts w:cs="Times New Roman"/>
        </w:rPr>
        <w:t>quis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nostrud</w:t>
      </w:r>
      <w:proofErr w:type="spellEnd"/>
      <w:r w:rsidRPr="00C4556B">
        <w:rPr>
          <w:rFonts w:cs="Times New Roman"/>
        </w:rPr>
        <w:t xml:space="preserve"> exercitation </w:t>
      </w:r>
      <w:proofErr w:type="spellStart"/>
      <w:r w:rsidRPr="00C4556B">
        <w:rPr>
          <w:rFonts w:cs="Times New Roman"/>
        </w:rPr>
        <w:t>ullamco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laboris</w:t>
      </w:r>
      <w:proofErr w:type="spellEnd"/>
      <w:r w:rsidRPr="00C4556B">
        <w:rPr>
          <w:rFonts w:cs="Times New Roman"/>
        </w:rPr>
        <w:t xml:space="preserve"> nisi </w:t>
      </w:r>
      <w:proofErr w:type="spellStart"/>
      <w:r w:rsidRPr="00C4556B">
        <w:rPr>
          <w:rFonts w:cs="Times New Roman"/>
        </w:rPr>
        <w:t>u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aliquip</w:t>
      </w:r>
      <w:proofErr w:type="spellEnd"/>
      <w:r w:rsidRPr="00C4556B">
        <w:rPr>
          <w:rFonts w:cs="Times New Roman"/>
        </w:rPr>
        <w:t xml:space="preserve"> ex </w:t>
      </w:r>
      <w:proofErr w:type="spellStart"/>
      <w:r w:rsidRPr="00C4556B">
        <w:rPr>
          <w:rFonts w:cs="Times New Roman"/>
        </w:rPr>
        <w:t>ea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commodo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consequat</w:t>
      </w:r>
      <w:proofErr w:type="spellEnd"/>
      <w:r w:rsidRPr="00C4556B">
        <w:rPr>
          <w:rFonts w:cs="Times New Roman"/>
        </w:rPr>
        <w:t xml:space="preserve">. </w:t>
      </w:r>
      <w:proofErr w:type="spellStart"/>
      <w:r w:rsidRPr="00C4556B">
        <w:rPr>
          <w:rFonts w:cs="Times New Roman"/>
        </w:rPr>
        <w:t>Duis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aute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irure</w:t>
      </w:r>
      <w:proofErr w:type="spellEnd"/>
      <w:r w:rsidRPr="00C4556B">
        <w:rPr>
          <w:rFonts w:cs="Times New Roman"/>
        </w:rPr>
        <w:t xml:space="preserve"> dolor in </w:t>
      </w:r>
      <w:proofErr w:type="spellStart"/>
      <w:r w:rsidRPr="00C4556B">
        <w:rPr>
          <w:rFonts w:cs="Times New Roman"/>
        </w:rPr>
        <w:t>reprehenderit</w:t>
      </w:r>
      <w:proofErr w:type="spellEnd"/>
      <w:r w:rsidRPr="00C4556B">
        <w:rPr>
          <w:rFonts w:cs="Times New Roman"/>
        </w:rPr>
        <w:t xml:space="preserve"> in </w:t>
      </w:r>
      <w:proofErr w:type="spellStart"/>
      <w:r w:rsidRPr="00C4556B">
        <w:rPr>
          <w:rFonts w:cs="Times New Roman"/>
        </w:rPr>
        <w:t>voluptate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veli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esse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cillum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dolore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eu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fugia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nulla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pariatur</w:t>
      </w:r>
      <w:proofErr w:type="spellEnd"/>
      <w:r w:rsidRPr="00C4556B">
        <w:rPr>
          <w:rFonts w:cs="Times New Roman"/>
        </w:rPr>
        <w:t xml:space="preserve">. </w:t>
      </w:r>
      <w:proofErr w:type="spellStart"/>
      <w:r w:rsidRPr="00C4556B">
        <w:rPr>
          <w:rFonts w:cs="Times New Roman"/>
        </w:rPr>
        <w:t>Excepteur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sin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occaeca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cupidatat</w:t>
      </w:r>
      <w:proofErr w:type="spellEnd"/>
      <w:r w:rsidRPr="00C4556B">
        <w:rPr>
          <w:rFonts w:cs="Times New Roman"/>
        </w:rPr>
        <w:t xml:space="preserve"> non </w:t>
      </w:r>
      <w:proofErr w:type="spellStart"/>
      <w:r w:rsidRPr="00C4556B">
        <w:rPr>
          <w:rFonts w:cs="Times New Roman"/>
        </w:rPr>
        <w:lastRenderedPageBreak/>
        <w:t>proident</w:t>
      </w:r>
      <w:proofErr w:type="spellEnd"/>
      <w:r w:rsidRPr="00C4556B">
        <w:rPr>
          <w:rFonts w:cs="Times New Roman"/>
        </w:rPr>
        <w:t xml:space="preserve">, </w:t>
      </w:r>
      <w:proofErr w:type="spellStart"/>
      <w:r w:rsidRPr="00C4556B">
        <w:rPr>
          <w:rFonts w:cs="Times New Roman"/>
        </w:rPr>
        <w:t>sunt</w:t>
      </w:r>
      <w:proofErr w:type="spellEnd"/>
      <w:r w:rsidRPr="00C4556B">
        <w:rPr>
          <w:rFonts w:cs="Times New Roman"/>
        </w:rPr>
        <w:t xml:space="preserve"> in culpa qui </w:t>
      </w:r>
      <w:proofErr w:type="spellStart"/>
      <w:r w:rsidRPr="00C4556B">
        <w:rPr>
          <w:rFonts w:cs="Times New Roman"/>
        </w:rPr>
        <w:t>officia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deserun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molli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anim</w:t>
      </w:r>
      <w:proofErr w:type="spellEnd"/>
      <w:r w:rsidRPr="00C4556B">
        <w:rPr>
          <w:rFonts w:cs="Times New Roman"/>
        </w:rPr>
        <w:t xml:space="preserve"> id </w:t>
      </w:r>
      <w:proofErr w:type="spellStart"/>
      <w:proofErr w:type="gramStart"/>
      <w:r w:rsidRPr="00C4556B">
        <w:rPr>
          <w:rFonts w:cs="Times New Roman"/>
        </w:rPr>
        <w:t>est</w:t>
      </w:r>
      <w:proofErr w:type="spellEnd"/>
      <w:proofErr w:type="gram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laborum</w:t>
      </w:r>
      <w:proofErr w:type="spellEnd"/>
      <w:r w:rsidRPr="00C4556B">
        <w:rPr>
          <w:rFonts w:cs="Times New Roman"/>
        </w:rPr>
        <w:t xml:space="preserve">. </w:t>
      </w:r>
    </w:p>
    <w:p w14:paraId="1BEA76A5" w14:textId="53962CC1" w:rsidR="0070218C" w:rsidRPr="002D5315" w:rsidRDefault="0070218C" w:rsidP="00C4556B">
      <w:pPr>
        <w:pStyle w:val="Heading2"/>
        <w:keepNext w:val="0"/>
        <w:keepLines w:val="0"/>
        <w:widowControl w:val="0"/>
        <w:numPr>
          <w:ilvl w:val="0"/>
          <w:numId w:val="7"/>
        </w:numPr>
      </w:pPr>
      <w:bookmarkStart w:id="12" w:name="_Toc7476246"/>
      <w:r w:rsidRPr="002D5315">
        <w:t>Recommendations</w:t>
      </w:r>
      <w:bookmarkEnd w:id="12"/>
    </w:p>
    <w:p w14:paraId="336823CB" w14:textId="6AF54A57" w:rsidR="00FE1216" w:rsidRPr="002D5315" w:rsidRDefault="00C4556B" w:rsidP="00C4556B">
      <w:pPr>
        <w:pStyle w:val="Heading3"/>
        <w:keepNext w:val="0"/>
        <w:keepLines w:val="0"/>
        <w:widowControl w:val="0"/>
        <w:numPr>
          <w:ilvl w:val="0"/>
          <w:numId w:val="19"/>
        </w:numPr>
        <w:rPr>
          <w:rFonts w:cs="Times New Roman"/>
        </w:rPr>
      </w:pPr>
      <w:r>
        <w:rPr>
          <w:rFonts w:cs="Times New Roman"/>
        </w:rPr>
        <w:t>Proposed Steps</w:t>
      </w:r>
      <w:r w:rsidR="001436DC">
        <w:rPr>
          <w:rFonts w:cs="Times New Roman"/>
        </w:rPr>
        <w:t>/ Timeline</w:t>
      </w:r>
    </w:p>
    <w:p w14:paraId="63A94505" w14:textId="4400EE82" w:rsidR="00AA611D" w:rsidRPr="002D5315" w:rsidRDefault="00C4556B" w:rsidP="00C4556B">
      <w:pPr>
        <w:pStyle w:val="Heading4"/>
        <w:keepNext w:val="0"/>
        <w:keepLines w:val="0"/>
        <w:widowControl w:val="0"/>
        <w:rPr>
          <w:rFonts w:cs="Times New Roman"/>
        </w:rPr>
      </w:pPr>
      <w:r w:rsidRPr="00C4556B">
        <w:rPr>
          <w:rFonts w:cs="Times New Roman"/>
        </w:rPr>
        <w:t xml:space="preserve">Lorem ipsum dolor sit </w:t>
      </w:r>
      <w:proofErr w:type="spellStart"/>
      <w:r w:rsidRPr="00C4556B">
        <w:rPr>
          <w:rFonts w:cs="Times New Roman"/>
        </w:rPr>
        <w:t>amet</w:t>
      </w:r>
      <w:proofErr w:type="spellEnd"/>
      <w:r w:rsidRPr="00C4556B">
        <w:rPr>
          <w:rFonts w:cs="Times New Roman"/>
        </w:rPr>
        <w:t xml:space="preserve">, </w:t>
      </w:r>
      <w:proofErr w:type="spellStart"/>
      <w:r w:rsidRPr="00C4556B">
        <w:rPr>
          <w:rFonts w:cs="Times New Roman"/>
        </w:rPr>
        <w:t>consectetur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adipiscing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elit</w:t>
      </w:r>
      <w:proofErr w:type="spellEnd"/>
      <w:r w:rsidRPr="00C4556B">
        <w:rPr>
          <w:rFonts w:cs="Times New Roman"/>
        </w:rPr>
        <w:t xml:space="preserve">, </w:t>
      </w:r>
      <w:proofErr w:type="spellStart"/>
      <w:r w:rsidRPr="00C4556B">
        <w:rPr>
          <w:rFonts w:cs="Times New Roman"/>
        </w:rPr>
        <w:t>sed</w:t>
      </w:r>
      <w:proofErr w:type="spellEnd"/>
      <w:r w:rsidRPr="00C4556B">
        <w:rPr>
          <w:rFonts w:cs="Times New Roman"/>
        </w:rPr>
        <w:t xml:space="preserve"> do </w:t>
      </w:r>
      <w:proofErr w:type="spellStart"/>
      <w:r w:rsidRPr="00C4556B">
        <w:rPr>
          <w:rFonts w:cs="Times New Roman"/>
        </w:rPr>
        <w:t>eiusmod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tempor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incididun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u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labore</w:t>
      </w:r>
      <w:proofErr w:type="spellEnd"/>
      <w:r w:rsidRPr="00C4556B">
        <w:rPr>
          <w:rFonts w:cs="Times New Roman"/>
        </w:rPr>
        <w:t xml:space="preserve"> </w:t>
      </w:r>
      <w:proofErr w:type="gramStart"/>
      <w:r w:rsidRPr="00C4556B">
        <w:rPr>
          <w:rFonts w:cs="Times New Roman"/>
        </w:rPr>
        <w:t>et</w:t>
      </w:r>
      <w:proofErr w:type="gram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dolore</w:t>
      </w:r>
      <w:proofErr w:type="spellEnd"/>
      <w:r w:rsidRPr="00C4556B">
        <w:rPr>
          <w:rFonts w:cs="Times New Roman"/>
        </w:rPr>
        <w:t xml:space="preserve"> magna </w:t>
      </w:r>
      <w:proofErr w:type="spellStart"/>
      <w:r w:rsidRPr="00C4556B">
        <w:rPr>
          <w:rFonts w:cs="Times New Roman"/>
        </w:rPr>
        <w:t>aliqua</w:t>
      </w:r>
      <w:proofErr w:type="spellEnd"/>
      <w:r w:rsidRPr="00C4556B">
        <w:rPr>
          <w:rFonts w:cs="Times New Roman"/>
        </w:rPr>
        <w:t xml:space="preserve">. </w:t>
      </w:r>
      <w:proofErr w:type="spellStart"/>
      <w:r w:rsidRPr="00C4556B">
        <w:rPr>
          <w:rFonts w:cs="Times New Roman"/>
        </w:rPr>
        <w:t>U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enim</w:t>
      </w:r>
      <w:proofErr w:type="spellEnd"/>
      <w:r w:rsidRPr="00C4556B">
        <w:rPr>
          <w:rFonts w:cs="Times New Roman"/>
        </w:rPr>
        <w:t xml:space="preserve"> ad minim </w:t>
      </w:r>
      <w:proofErr w:type="spellStart"/>
      <w:r w:rsidRPr="00C4556B">
        <w:rPr>
          <w:rFonts w:cs="Times New Roman"/>
        </w:rPr>
        <w:t>veniam</w:t>
      </w:r>
      <w:proofErr w:type="spellEnd"/>
      <w:r w:rsidRPr="00C4556B">
        <w:rPr>
          <w:rFonts w:cs="Times New Roman"/>
        </w:rPr>
        <w:t xml:space="preserve">, </w:t>
      </w:r>
      <w:proofErr w:type="spellStart"/>
      <w:r w:rsidRPr="00C4556B">
        <w:rPr>
          <w:rFonts w:cs="Times New Roman"/>
        </w:rPr>
        <w:t>quis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nostrud</w:t>
      </w:r>
      <w:proofErr w:type="spellEnd"/>
      <w:r w:rsidRPr="00C4556B">
        <w:rPr>
          <w:rFonts w:cs="Times New Roman"/>
        </w:rPr>
        <w:t xml:space="preserve"> exercitation </w:t>
      </w:r>
      <w:proofErr w:type="spellStart"/>
      <w:r w:rsidRPr="00C4556B">
        <w:rPr>
          <w:rFonts w:cs="Times New Roman"/>
        </w:rPr>
        <w:t>ullamco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laboris</w:t>
      </w:r>
      <w:proofErr w:type="spellEnd"/>
      <w:r w:rsidRPr="00C4556B">
        <w:rPr>
          <w:rFonts w:cs="Times New Roman"/>
        </w:rPr>
        <w:t xml:space="preserve"> nisi </w:t>
      </w:r>
      <w:proofErr w:type="spellStart"/>
      <w:r w:rsidRPr="00C4556B">
        <w:rPr>
          <w:rFonts w:cs="Times New Roman"/>
        </w:rPr>
        <w:t>u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aliquip</w:t>
      </w:r>
      <w:proofErr w:type="spellEnd"/>
      <w:r w:rsidRPr="00C4556B">
        <w:rPr>
          <w:rFonts w:cs="Times New Roman"/>
        </w:rPr>
        <w:t xml:space="preserve"> ex </w:t>
      </w:r>
      <w:proofErr w:type="spellStart"/>
      <w:r w:rsidRPr="00C4556B">
        <w:rPr>
          <w:rFonts w:cs="Times New Roman"/>
        </w:rPr>
        <w:t>ea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commodo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consequat</w:t>
      </w:r>
      <w:proofErr w:type="spellEnd"/>
      <w:r w:rsidRPr="00C4556B">
        <w:rPr>
          <w:rFonts w:cs="Times New Roman"/>
        </w:rPr>
        <w:t xml:space="preserve">. </w:t>
      </w:r>
      <w:proofErr w:type="spellStart"/>
      <w:r w:rsidRPr="00C4556B">
        <w:rPr>
          <w:rFonts w:cs="Times New Roman"/>
        </w:rPr>
        <w:t>Duis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aute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irure</w:t>
      </w:r>
      <w:proofErr w:type="spellEnd"/>
      <w:r w:rsidRPr="00C4556B">
        <w:rPr>
          <w:rFonts w:cs="Times New Roman"/>
        </w:rPr>
        <w:t xml:space="preserve"> dolor in </w:t>
      </w:r>
      <w:proofErr w:type="spellStart"/>
      <w:r w:rsidRPr="00C4556B">
        <w:rPr>
          <w:rFonts w:cs="Times New Roman"/>
        </w:rPr>
        <w:t>reprehenderit</w:t>
      </w:r>
      <w:proofErr w:type="spellEnd"/>
      <w:r w:rsidRPr="00C4556B">
        <w:rPr>
          <w:rFonts w:cs="Times New Roman"/>
        </w:rPr>
        <w:t xml:space="preserve"> in </w:t>
      </w:r>
      <w:proofErr w:type="spellStart"/>
      <w:r w:rsidRPr="00C4556B">
        <w:rPr>
          <w:rFonts w:cs="Times New Roman"/>
        </w:rPr>
        <w:t>voluptate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veli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esse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cillum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dolore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eu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fugia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nulla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pariatur</w:t>
      </w:r>
      <w:proofErr w:type="spellEnd"/>
      <w:r w:rsidRPr="00C4556B">
        <w:rPr>
          <w:rFonts w:cs="Times New Roman"/>
        </w:rPr>
        <w:t xml:space="preserve">. </w:t>
      </w:r>
      <w:proofErr w:type="spellStart"/>
      <w:r w:rsidRPr="00C4556B">
        <w:rPr>
          <w:rFonts w:cs="Times New Roman"/>
        </w:rPr>
        <w:t>Excepteur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sin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occaeca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cupidatat</w:t>
      </w:r>
      <w:proofErr w:type="spellEnd"/>
      <w:r w:rsidRPr="00C4556B">
        <w:rPr>
          <w:rFonts w:cs="Times New Roman"/>
        </w:rPr>
        <w:t xml:space="preserve"> non </w:t>
      </w:r>
      <w:proofErr w:type="spellStart"/>
      <w:r w:rsidRPr="00C4556B">
        <w:rPr>
          <w:rFonts w:cs="Times New Roman"/>
        </w:rPr>
        <w:t>proident</w:t>
      </w:r>
      <w:proofErr w:type="spellEnd"/>
      <w:r w:rsidRPr="00C4556B">
        <w:rPr>
          <w:rFonts w:cs="Times New Roman"/>
        </w:rPr>
        <w:t xml:space="preserve">, </w:t>
      </w:r>
      <w:proofErr w:type="spellStart"/>
      <w:r w:rsidRPr="00C4556B">
        <w:rPr>
          <w:rFonts w:cs="Times New Roman"/>
        </w:rPr>
        <w:t>sunt</w:t>
      </w:r>
      <w:proofErr w:type="spellEnd"/>
      <w:r w:rsidRPr="00C4556B">
        <w:rPr>
          <w:rFonts w:cs="Times New Roman"/>
        </w:rPr>
        <w:t xml:space="preserve"> in culpa qui </w:t>
      </w:r>
      <w:proofErr w:type="spellStart"/>
      <w:r w:rsidRPr="00C4556B">
        <w:rPr>
          <w:rFonts w:cs="Times New Roman"/>
        </w:rPr>
        <w:t>officia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deserun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mollit</w:t>
      </w:r>
      <w:proofErr w:type="spell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anim</w:t>
      </w:r>
      <w:proofErr w:type="spellEnd"/>
      <w:r w:rsidRPr="00C4556B">
        <w:rPr>
          <w:rFonts w:cs="Times New Roman"/>
        </w:rPr>
        <w:t xml:space="preserve"> id </w:t>
      </w:r>
      <w:proofErr w:type="spellStart"/>
      <w:proofErr w:type="gramStart"/>
      <w:r w:rsidRPr="00C4556B">
        <w:rPr>
          <w:rFonts w:cs="Times New Roman"/>
        </w:rPr>
        <w:t>est</w:t>
      </w:r>
      <w:proofErr w:type="spellEnd"/>
      <w:proofErr w:type="gramEnd"/>
      <w:r w:rsidRPr="00C4556B">
        <w:rPr>
          <w:rFonts w:cs="Times New Roman"/>
        </w:rPr>
        <w:t xml:space="preserve"> </w:t>
      </w:r>
      <w:proofErr w:type="spellStart"/>
      <w:r w:rsidRPr="00C4556B">
        <w:rPr>
          <w:rFonts w:cs="Times New Roman"/>
        </w:rPr>
        <w:t>laborum</w:t>
      </w:r>
      <w:proofErr w:type="spellEnd"/>
      <w:r w:rsidRPr="00C4556B">
        <w:rPr>
          <w:rFonts w:cs="Times New Roman"/>
        </w:rPr>
        <w:t>.</w:t>
      </w:r>
    </w:p>
    <w:p w14:paraId="30F4E3AA" w14:textId="154B0E59" w:rsidR="005F0510" w:rsidRPr="002D5315" w:rsidRDefault="001E45FE" w:rsidP="00C4556B">
      <w:pPr>
        <w:pStyle w:val="Heading1"/>
        <w:keepNext w:val="0"/>
        <w:keepLines w:val="0"/>
        <w:widowControl w:val="0"/>
        <w:numPr>
          <w:ilvl w:val="0"/>
          <w:numId w:val="5"/>
        </w:numPr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3" w:name="_Toc7476250"/>
      <w:r w:rsidRPr="002D5315">
        <w:rPr>
          <w:rFonts w:ascii="Times New Roman" w:hAnsi="Times New Roman" w:cs="Times New Roman"/>
          <w:color w:val="000000" w:themeColor="text1"/>
          <w:sz w:val="24"/>
          <w:szCs w:val="24"/>
        </w:rPr>
        <w:t>Appendix A</w:t>
      </w:r>
      <w:r w:rsidR="00014E46" w:rsidRPr="002D53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r w:rsidR="005F0510" w:rsidRPr="002D5315">
        <w:rPr>
          <w:rFonts w:ascii="Times New Roman" w:hAnsi="Times New Roman" w:cs="Times New Roman"/>
          <w:color w:val="000000" w:themeColor="text1"/>
          <w:sz w:val="24"/>
          <w:szCs w:val="24"/>
        </w:rPr>
        <w:t>Tables</w:t>
      </w:r>
      <w:bookmarkEnd w:id="13"/>
    </w:p>
    <w:p w14:paraId="6E1C87A4" w14:textId="459A5159" w:rsidR="00DA0699" w:rsidRPr="002D5315" w:rsidRDefault="00DA0699" w:rsidP="00C4556B">
      <w:pPr>
        <w:widowControl w:val="0"/>
        <w:rPr>
          <w:rFonts w:ascii="Times New Roman" w:hAnsi="Times New Roman" w:cs="Times New Roman"/>
        </w:rPr>
      </w:pPr>
      <w:bookmarkStart w:id="14" w:name="_Toc517562339"/>
      <w:bookmarkStart w:id="15" w:name="_Toc519164627"/>
    </w:p>
    <w:p w14:paraId="0422903B" w14:textId="3BEBE1B3" w:rsidR="00816743" w:rsidRPr="002D5315" w:rsidRDefault="004431E2" w:rsidP="00C4556B">
      <w:pPr>
        <w:pStyle w:val="Caption"/>
        <w:widowControl w:val="0"/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>Table A</w: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begin"/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instrText xml:space="preserve"> SEQ Table_A \* ARABIC </w:instrTex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separate"/>
      </w:r>
      <w:r w:rsidR="00745606">
        <w:rPr>
          <w:rFonts w:ascii="Times New Roman" w:hAnsi="Times New Roman" w:cs="Times New Roman"/>
          <w:i w:val="0"/>
          <w:noProof/>
          <w:color w:val="auto"/>
          <w:sz w:val="24"/>
          <w:szCs w:val="24"/>
        </w:rPr>
        <w:t>1</w: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end"/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>.</w:t>
      </w:r>
      <w:r w:rsidRPr="002D5315">
        <w:rPr>
          <w:rFonts w:ascii="Times New Roman" w:hAnsi="Times New Roman" w:cs="Times New Roman"/>
          <w:color w:val="auto"/>
        </w:rPr>
        <w:t xml:space="preserve"> </w:t>
      </w:r>
      <w:bookmarkEnd w:id="14"/>
      <w:r w:rsidR="00C4556B">
        <w:rPr>
          <w:rFonts w:ascii="Times New Roman" w:hAnsi="Times New Roman" w:cs="Times New Roman"/>
          <w:i w:val="0"/>
          <w:color w:val="auto"/>
          <w:sz w:val="24"/>
          <w:szCs w:val="24"/>
        </w:rPr>
        <w:t>Title</w: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>.</w:t>
      </w:r>
      <w:bookmarkEnd w:id="15"/>
    </w:p>
    <w:p w14:paraId="6F68B078" w14:textId="0EEA8408" w:rsidR="00101C0D" w:rsidRPr="002D5315" w:rsidRDefault="00C4556B" w:rsidP="00C4556B">
      <w:pPr>
        <w:widowContro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sert table</w:t>
      </w:r>
    </w:p>
    <w:p w14:paraId="2683EA94" w14:textId="7BFA728D" w:rsidR="00101C0D" w:rsidRPr="002D5315" w:rsidRDefault="00101C0D" w:rsidP="00C4556B">
      <w:pPr>
        <w:widowControl w:val="0"/>
        <w:rPr>
          <w:rFonts w:ascii="Times New Roman" w:hAnsi="Times New Roman" w:cs="Times New Roman"/>
          <w:sz w:val="24"/>
          <w:szCs w:val="24"/>
        </w:rPr>
      </w:pPr>
    </w:p>
    <w:p w14:paraId="5D795C4E" w14:textId="77777777" w:rsidR="00101C0D" w:rsidRPr="002D5315" w:rsidRDefault="00101C0D" w:rsidP="00C4556B">
      <w:pPr>
        <w:widowControl w:val="0"/>
        <w:rPr>
          <w:rFonts w:ascii="Times New Roman" w:hAnsi="Times New Roman" w:cs="Times New Roman"/>
          <w:sz w:val="24"/>
          <w:szCs w:val="24"/>
        </w:rPr>
      </w:pPr>
    </w:p>
    <w:p w14:paraId="0DA5089C" w14:textId="302B722C" w:rsidR="00C225CF" w:rsidRPr="002D5315" w:rsidRDefault="007D4088" w:rsidP="00C4556B">
      <w:pPr>
        <w:pStyle w:val="Caption"/>
        <w:widowControl w:val="0"/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>Table A</w:t>
      </w:r>
      <w:r w:rsidR="002D437B"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>2</w: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. </w:t>
      </w:r>
      <w:r w:rsidR="00C4556B">
        <w:rPr>
          <w:rFonts w:ascii="Times New Roman" w:hAnsi="Times New Roman" w:cs="Times New Roman"/>
          <w:i w:val="0"/>
          <w:color w:val="auto"/>
          <w:sz w:val="24"/>
          <w:szCs w:val="24"/>
        </w:rPr>
        <w:t>Title</w:t>
      </w:r>
      <w:r w:rsidR="002D437B"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>.</w:t>
      </w:r>
    </w:p>
    <w:p w14:paraId="3ED85BF4" w14:textId="20C3E1C2" w:rsidR="00E26E41" w:rsidRDefault="00C4556B" w:rsidP="00C4556B">
      <w:pPr>
        <w:widowContro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sert Table</w:t>
      </w:r>
    </w:p>
    <w:p w14:paraId="15B89E4E" w14:textId="77777777" w:rsidR="001436DC" w:rsidRPr="002D5315" w:rsidRDefault="001436DC" w:rsidP="00C4556B">
      <w:pPr>
        <w:widowControl w:val="0"/>
        <w:rPr>
          <w:rFonts w:ascii="Times New Roman" w:hAnsi="Times New Roman" w:cs="Times New Roman"/>
        </w:rPr>
      </w:pPr>
    </w:p>
    <w:p w14:paraId="7440B408" w14:textId="0F333E0C" w:rsidR="00DB583F" w:rsidRPr="002D5315" w:rsidRDefault="00DB583F" w:rsidP="00C4556B">
      <w:pPr>
        <w:pStyle w:val="Heading1"/>
        <w:keepNext w:val="0"/>
        <w:keepLines w:val="0"/>
        <w:widowControl w:val="0"/>
        <w:numPr>
          <w:ilvl w:val="0"/>
          <w:numId w:val="5"/>
        </w:numPr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6" w:name="_Toc7476251"/>
      <w:r w:rsidRPr="002D5315">
        <w:rPr>
          <w:rFonts w:ascii="Times New Roman" w:hAnsi="Times New Roman" w:cs="Times New Roman"/>
          <w:color w:val="000000" w:themeColor="text1"/>
          <w:sz w:val="24"/>
          <w:szCs w:val="24"/>
        </w:rPr>
        <w:t>Appendix B</w:t>
      </w:r>
      <w:r w:rsidR="00014E46" w:rsidRPr="002D53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r w:rsidR="00970154" w:rsidRPr="002D5315">
        <w:rPr>
          <w:rFonts w:ascii="Times New Roman" w:hAnsi="Times New Roman" w:cs="Times New Roman"/>
          <w:color w:val="000000" w:themeColor="text1"/>
          <w:sz w:val="24"/>
          <w:szCs w:val="24"/>
        </w:rPr>
        <w:t>Figures</w:t>
      </w:r>
      <w:bookmarkEnd w:id="16"/>
    </w:p>
    <w:p w14:paraId="59E9C09F" w14:textId="3C9FB957" w:rsidR="00C4556B" w:rsidRDefault="00C4556B" w:rsidP="00C4556B">
      <w:pPr>
        <w:widowControl w:val="0"/>
        <w:jc w:val="center"/>
        <w:rPr>
          <w:rFonts w:ascii="Times New Roman" w:hAnsi="Times New Roman" w:cs="Times New Roman"/>
          <w:sz w:val="24"/>
          <w:szCs w:val="24"/>
        </w:rPr>
      </w:pPr>
    </w:p>
    <w:p w14:paraId="3C171289" w14:textId="77777777" w:rsidR="00C4556B" w:rsidRPr="002D5315" w:rsidRDefault="00C4556B" w:rsidP="00C4556B">
      <w:pPr>
        <w:widowControl w:val="0"/>
        <w:jc w:val="center"/>
        <w:rPr>
          <w:rFonts w:ascii="Times New Roman" w:hAnsi="Times New Roman" w:cs="Times New Roman"/>
          <w:sz w:val="24"/>
          <w:szCs w:val="24"/>
        </w:rPr>
        <w:sectPr w:rsidR="00C4556B" w:rsidRPr="002D5315" w:rsidSect="00B36120">
          <w:footerReference w:type="default" r:id="rId9"/>
          <w:pgSz w:w="12240" w:h="15840"/>
          <w:pgMar w:top="1440" w:right="1440" w:bottom="1440" w:left="1440" w:header="720" w:footer="720" w:gutter="0"/>
          <w:pgNumType w:start="0"/>
          <w:cols w:space="720"/>
          <w:titlePg/>
          <w:docGrid w:linePitch="360"/>
        </w:sectPr>
      </w:pPr>
    </w:p>
    <w:p w14:paraId="4923CB76" w14:textId="21F52293" w:rsidR="00000787" w:rsidRPr="002D5315" w:rsidRDefault="00C4556B" w:rsidP="00C4556B">
      <w:pPr>
        <w:widowControl w:val="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sert photo</w:t>
      </w:r>
    </w:p>
    <w:p w14:paraId="3FCA858C" w14:textId="7E1F6403" w:rsidR="00000787" w:rsidRDefault="008A722C" w:rsidP="00C4556B">
      <w:pPr>
        <w:pStyle w:val="Caption"/>
        <w:widowControl w:val="0"/>
        <w:spacing w:before="240"/>
        <w:jc w:val="center"/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>Figure B</w: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begin"/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instrText xml:space="preserve"> SEQ Figure_A \* ARABIC </w:instrTex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separate"/>
      </w:r>
      <w:r w:rsidR="00745606">
        <w:rPr>
          <w:rFonts w:ascii="Times New Roman" w:hAnsi="Times New Roman" w:cs="Times New Roman"/>
          <w:i w:val="0"/>
          <w:noProof/>
          <w:color w:val="auto"/>
          <w:sz w:val="24"/>
          <w:szCs w:val="24"/>
        </w:rPr>
        <w:t>1</w: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end"/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. </w:t>
      </w:r>
      <w:r w:rsidR="00C4556B">
        <w:rPr>
          <w:rFonts w:ascii="Times New Roman" w:hAnsi="Times New Roman" w:cs="Times New Roman"/>
          <w:i w:val="0"/>
          <w:color w:val="auto"/>
          <w:sz w:val="24"/>
          <w:szCs w:val="24"/>
        </w:rPr>
        <w:t>Description</w:t>
      </w:r>
    </w:p>
    <w:p w14:paraId="154CBC5B" w14:textId="77777777" w:rsidR="00C4556B" w:rsidRPr="00C4556B" w:rsidRDefault="00C4556B" w:rsidP="00C4556B">
      <w:pPr>
        <w:widowControl w:val="0"/>
      </w:pPr>
    </w:p>
    <w:p w14:paraId="1EBD1CE8" w14:textId="5FE6C28E" w:rsidR="004F772C" w:rsidRPr="002D5315" w:rsidRDefault="00C4556B" w:rsidP="00C4556B">
      <w:pPr>
        <w:widowControl w:val="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sert photo</w:t>
      </w:r>
    </w:p>
    <w:p w14:paraId="580AAD32" w14:textId="6CEAEA5C" w:rsidR="004F772C" w:rsidRPr="002D5315" w:rsidRDefault="004F772C" w:rsidP="00C4556B">
      <w:pPr>
        <w:pStyle w:val="Caption"/>
        <w:widowControl w:val="0"/>
        <w:spacing w:before="240"/>
        <w:jc w:val="center"/>
        <w:rPr>
          <w:rFonts w:ascii="Times New Roman" w:hAnsi="Times New Roman" w:cs="Times New Roman"/>
          <w:i w:val="0"/>
          <w:color w:val="auto"/>
          <w:sz w:val="24"/>
          <w:szCs w:val="24"/>
        </w:rPr>
      </w:pP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>Figure B</w: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begin"/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instrText xml:space="preserve"> SEQ Figure_A \* ARABIC </w:instrTex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separate"/>
      </w:r>
      <w:r w:rsidR="00745606">
        <w:rPr>
          <w:rFonts w:ascii="Times New Roman" w:hAnsi="Times New Roman" w:cs="Times New Roman"/>
          <w:i w:val="0"/>
          <w:noProof/>
          <w:color w:val="auto"/>
          <w:sz w:val="24"/>
          <w:szCs w:val="24"/>
        </w:rPr>
        <w:t>2</w:t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end"/>
      </w:r>
      <w:r w:rsidRPr="002D5315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. </w:t>
      </w:r>
      <w:r w:rsidR="00C4556B">
        <w:rPr>
          <w:rFonts w:ascii="Times New Roman" w:hAnsi="Times New Roman" w:cs="Times New Roman"/>
          <w:i w:val="0"/>
          <w:color w:val="auto"/>
          <w:sz w:val="24"/>
          <w:szCs w:val="24"/>
        </w:rPr>
        <w:t>Description</w:t>
      </w:r>
    </w:p>
    <w:p w14:paraId="5F1C2C0F" w14:textId="2904E559" w:rsidR="005F2C53" w:rsidRPr="002D5315" w:rsidRDefault="005F2C53" w:rsidP="0014035E">
      <w:pPr>
        <w:rPr>
          <w:rFonts w:ascii="Times New Roman" w:hAnsi="Times New Roman" w:cs="Times New Roman"/>
        </w:rPr>
        <w:sectPr w:rsidR="005F2C53" w:rsidRPr="002D5315" w:rsidSect="00C4556B">
          <w:type w:val="continuous"/>
          <w:pgSz w:w="12240" w:h="15840"/>
          <w:pgMar w:top="1440" w:right="1440" w:bottom="1440" w:left="1440" w:header="720" w:footer="720" w:gutter="0"/>
          <w:pgNumType w:start="0"/>
          <w:cols w:space="720"/>
          <w:titlePg/>
          <w:docGrid w:linePitch="360"/>
        </w:sectPr>
      </w:pPr>
    </w:p>
    <w:p w14:paraId="7762C460" w14:textId="77777777" w:rsidR="00845AC5" w:rsidRPr="002D5315" w:rsidRDefault="00845AC5" w:rsidP="0014035E">
      <w:pPr>
        <w:rPr>
          <w:rFonts w:ascii="Times New Roman" w:hAnsi="Times New Roman" w:cs="Times New Roman"/>
        </w:rPr>
      </w:pPr>
    </w:p>
    <w:p w14:paraId="16526889" w14:textId="7D9DF368" w:rsidR="001E45FE" w:rsidRPr="002D5315" w:rsidRDefault="001E45FE" w:rsidP="00280CE4">
      <w:pPr>
        <w:pStyle w:val="Heading1"/>
        <w:numPr>
          <w:ilvl w:val="0"/>
          <w:numId w:val="5"/>
        </w:numPr>
        <w:ind w:left="0" w:firstLine="0"/>
        <w:rPr>
          <w:rFonts w:ascii="Times New Roman" w:hAnsi="Times New Roman" w:cs="Times New Roman"/>
          <w:color w:val="auto"/>
          <w:sz w:val="24"/>
          <w:szCs w:val="24"/>
        </w:rPr>
      </w:pPr>
      <w:bookmarkStart w:id="17" w:name="_Toc7476252"/>
      <w:r w:rsidRPr="002D5315">
        <w:rPr>
          <w:rFonts w:ascii="Times New Roman" w:hAnsi="Times New Roman" w:cs="Times New Roman"/>
          <w:color w:val="auto"/>
          <w:sz w:val="24"/>
          <w:szCs w:val="24"/>
        </w:rPr>
        <w:t>References</w:t>
      </w:r>
      <w:bookmarkEnd w:id="17"/>
    </w:p>
    <w:p w14:paraId="0343776B" w14:textId="77777777" w:rsidR="0070218C" w:rsidRPr="002D5315" w:rsidRDefault="0070218C" w:rsidP="00280CE4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E24CAF5" w14:textId="77777777" w:rsidR="008E4E86" w:rsidRPr="008E4E86" w:rsidRDefault="00753E10" w:rsidP="008E4E8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 w:rsidR="000652CD">
        <w:instrText xml:space="preserve"> ADDIN ZOTERO_BIBL {"uncited":[],"omitted":[],"custom":[]} CSL_BIBLIOGRAPHY </w:instrText>
      </w:r>
      <w:r>
        <w:fldChar w:fldCharType="separate"/>
      </w:r>
      <w:r w:rsidR="008E4E86" w:rsidRPr="008E4E86">
        <w:rPr>
          <w:rFonts w:ascii="Times New Roman" w:hAnsi="Times New Roman" w:cs="Times New Roman"/>
          <w:sz w:val="24"/>
        </w:rPr>
        <w:br/>
        <w:t>Buikstra, Jane E., and Douglas H. Ubelaker</w:t>
      </w:r>
      <w:r w:rsidR="008E4E86" w:rsidRPr="008E4E86">
        <w:rPr>
          <w:rFonts w:ascii="Times New Roman" w:hAnsi="Times New Roman" w:cs="Times New Roman"/>
          <w:sz w:val="24"/>
        </w:rPr>
        <w:br/>
        <w:t xml:space="preserve"> 1994</w:t>
      </w:r>
      <w:r w:rsidR="008E4E86" w:rsidRPr="008E4E86">
        <w:rPr>
          <w:rFonts w:ascii="Times New Roman" w:hAnsi="Times New Roman" w:cs="Times New Roman"/>
          <w:sz w:val="24"/>
        </w:rPr>
        <w:tab/>
      </w:r>
      <w:r w:rsidR="008E4E86" w:rsidRPr="008E4E86">
        <w:rPr>
          <w:rFonts w:ascii="Times New Roman" w:hAnsi="Times New Roman" w:cs="Times New Roman"/>
          <w:i/>
          <w:iCs/>
          <w:sz w:val="24"/>
        </w:rPr>
        <w:t>Standards for data collection from human skeletal remains</w:t>
      </w:r>
      <w:r w:rsidR="008E4E86" w:rsidRPr="008E4E86">
        <w:rPr>
          <w:rFonts w:ascii="Times New Roman" w:hAnsi="Times New Roman" w:cs="Times New Roman"/>
          <w:sz w:val="24"/>
        </w:rPr>
        <w:t>. Arkansas Archaeological Survey Research Series No. 44, Fayetteville.</w:t>
      </w:r>
    </w:p>
    <w:p w14:paraId="348AD3AC" w14:textId="77777777" w:rsidR="008E4E86" w:rsidRPr="008E4E86" w:rsidRDefault="008E4E86" w:rsidP="008E4E86">
      <w:pPr>
        <w:pStyle w:val="Bibliography"/>
        <w:rPr>
          <w:rFonts w:ascii="Times New Roman" w:hAnsi="Times New Roman" w:cs="Times New Roman"/>
          <w:sz w:val="24"/>
        </w:rPr>
      </w:pPr>
      <w:r w:rsidRPr="008E4E86">
        <w:rPr>
          <w:rFonts w:ascii="Times New Roman" w:hAnsi="Times New Roman" w:cs="Times New Roman"/>
          <w:sz w:val="24"/>
        </w:rPr>
        <w:lastRenderedPageBreak/>
        <w:br/>
        <w:t>Congress, U.S.</w:t>
      </w:r>
      <w:r w:rsidRPr="008E4E86">
        <w:rPr>
          <w:rFonts w:ascii="Times New Roman" w:hAnsi="Times New Roman" w:cs="Times New Roman"/>
          <w:sz w:val="24"/>
        </w:rPr>
        <w:br/>
        <w:t xml:space="preserve"> 1990</w:t>
      </w:r>
      <w:r w:rsidRPr="008E4E86">
        <w:rPr>
          <w:rFonts w:ascii="Times New Roman" w:hAnsi="Times New Roman" w:cs="Times New Roman"/>
          <w:sz w:val="24"/>
        </w:rPr>
        <w:tab/>
        <w:t xml:space="preserve">Native American Graves Protection and Repatriation Act. </w:t>
      </w:r>
      <w:r w:rsidRPr="008E4E86">
        <w:rPr>
          <w:rFonts w:ascii="Times New Roman" w:hAnsi="Times New Roman" w:cs="Times New Roman"/>
          <w:i/>
          <w:iCs/>
          <w:sz w:val="24"/>
        </w:rPr>
        <w:t>Public Law</w:t>
      </w:r>
      <w:r w:rsidRPr="008E4E86">
        <w:rPr>
          <w:rFonts w:ascii="Times New Roman" w:hAnsi="Times New Roman" w:cs="Times New Roman"/>
          <w:sz w:val="24"/>
        </w:rPr>
        <w:t xml:space="preserve"> 101:601.</w:t>
      </w:r>
    </w:p>
    <w:p w14:paraId="4CE74FF1" w14:textId="77777777" w:rsidR="008E4E86" w:rsidRPr="008E4E86" w:rsidRDefault="008E4E86" w:rsidP="008E4E86">
      <w:pPr>
        <w:pStyle w:val="Bibliography"/>
        <w:rPr>
          <w:rFonts w:ascii="Times New Roman" w:hAnsi="Times New Roman" w:cs="Times New Roman"/>
          <w:sz w:val="24"/>
        </w:rPr>
      </w:pPr>
      <w:r w:rsidRPr="008E4E86">
        <w:rPr>
          <w:rFonts w:ascii="Times New Roman" w:hAnsi="Times New Roman" w:cs="Times New Roman"/>
          <w:sz w:val="24"/>
        </w:rPr>
        <w:br/>
        <w:t>Department of the Interior</w:t>
      </w:r>
      <w:r w:rsidRPr="008E4E86">
        <w:rPr>
          <w:rFonts w:ascii="Times New Roman" w:hAnsi="Times New Roman" w:cs="Times New Roman"/>
          <w:sz w:val="24"/>
        </w:rPr>
        <w:br/>
        <w:t xml:space="preserve"> 1995</w:t>
      </w:r>
      <w:r w:rsidRPr="008E4E86">
        <w:rPr>
          <w:rFonts w:ascii="Times New Roman" w:hAnsi="Times New Roman" w:cs="Times New Roman"/>
          <w:sz w:val="24"/>
        </w:rPr>
        <w:tab/>
      </w:r>
      <w:r w:rsidRPr="008E4E86">
        <w:rPr>
          <w:rFonts w:ascii="Times New Roman" w:hAnsi="Times New Roman" w:cs="Times New Roman"/>
          <w:i/>
          <w:iCs/>
          <w:sz w:val="24"/>
        </w:rPr>
        <w:t>Native American Graves Protection and Repatriation Act Regulations; Final Rule</w:t>
      </w:r>
      <w:r w:rsidRPr="008E4E86">
        <w:rPr>
          <w:rFonts w:ascii="Times New Roman" w:hAnsi="Times New Roman" w:cs="Times New Roman"/>
          <w:sz w:val="24"/>
        </w:rPr>
        <w:t xml:space="preserve">. </w:t>
      </w:r>
      <w:r w:rsidRPr="008E4E86">
        <w:rPr>
          <w:rFonts w:ascii="Times New Roman" w:hAnsi="Times New Roman" w:cs="Times New Roman"/>
          <w:i/>
          <w:iCs/>
          <w:sz w:val="24"/>
        </w:rPr>
        <w:t>RIN 1024–AC07</w:t>
      </w:r>
      <w:r w:rsidRPr="008E4E86">
        <w:rPr>
          <w:rFonts w:ascii="Times New Roman" w:hAnsi="Times New Roman" w:cs="Times New Roman"/>
          <w:sz w:val="24"/>
        </w:rPr>
        <w:t>. Vol. 60. December 4.</w:t>
      </w:r>
    </w:p>
    <w:p w14:paraId="4CF8ADE5" w14:textId="43393E37" w:rsidR="008E4E86" w:rsidRPr="008E4E86" w:rsidRDefault="008E4E86" w:rsidP="001436DC">
      <w:pPr>
        <w:pStyle w:val="Bibliography"/>
        <w:rPr>
          <w:rFonts w:ascii="Times New Roman" w:hAnsi="Times New Roman" w:cs="Times New Roman"/>
          <w:sz w:val="24"/>
        </w:rPr>
      </w:pPr>
      <w:r w:rsidRPr="008E4E86">
        <w:rPr>
          <w:rFonts w:ascii="Times New Roman" w:hAnsi="Times New Roman" w:cs="Times New Roman"/>
          <w:sz w:val="24"/>
        </w:rPr>
        <w:br/>
      </w:r>
    </w:p>
    <w:p w14:paraId="0269A815" w14:textId="14CDC11E" w:rsidR="00EB1F9C" w:rsidRPr="002D5315" w:rsidRDefault="00753E10" w:rsidP="0059424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B1F9C" w:rsidRPr="002D5315" w:rsidSect="000B015F">
      <w:type w:val="continuous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81F053E" w14:textId="77777777" w:rsidR="002A24B4" w:rsidRDefault="002A24B4" w:rsidP="00E97A80">
      <w:pPr>
        <w:spacing w:after="0" w:line="240" w:lineRule="auto"/>
      </w:pPr>
      <w:r>
        <w:separator/>
      </w:r>
    </w:p>
  </w:endnote>
  <w:endnote w:type="continuationSeparator" w:id="0">
    <w:p w14:paraId="69793145" w14:textId="77777777" w:rsidR="002A24B4" w:rsidRDefault="002A24B4" w:rsidP="00E97A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4642364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3BB363B0" w14:textId="28603051" w:rsidR="00D44477" w:rsidRPr="00AA611D" w:rsidRDefault="00D44477">
        <w:pPr>
          <w:pStyle w:val="Footer"/>
          <w:jc w:val="center"/>
          <w:rPr>
            <w:rFonts w:ascii="Times New Roman" w:hAnsi="Times New Roman" w:cs="Times New Roman"/>
          </w:rPr>
        </w:pPr>
        <w:r w:rsidRPr="00AA611D">
          <w:rPr>
            <w:rFonts w:ascii="Times New Roman" w:hAnsi="Times New Roman" w:cs="Times New Roman"/>
          </w:rPr>
          <w:fldChar w:fldCharType="begin"/>
        </w:r>
        <w:r w:rsidRPr="00AA611D">
          <w:rPr>
            <w:rFonts w:ascii="Times New Roman" w:hAnsi="Times New Roman" w:cs="Times New Roman"/>
          </w:rPr>
          <w:instrText xml:space="preserve"> PAGE   \* MERGEFORMAT </w:instrText>
        </w:r>
        <w:r w:rsidRPr="00AA611D">
          <w:rPr>
            <w:rFonts w:ascii="Times New Roman" w:hAnsi="Times New Roman" w:cs="Times New Roman"/>
          </w:rPr>
          <w:fldChar w:fldCharType="separate"/>
        </w:r>
        <w:r w:rsidR="001436DC">
          <w:rPr>
            <w:rFonts w:ascii="Times New Roman" w:hAnsi="Times New Roman" w:cs="Times New Roman"/>
            <w:noProof/>
          </w:rPr>
          <w:t>1</w:t>
        </w:r>
        <w:r w:rsidRPr="00AA611D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795E2DBA" w14:textId="77777777" w:rsidR="00D44477" w:rsidRDefault="00D4447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F2B893" w14:textId="77777777" w:rsidR="002A24B4" w:rsidRDefault="002A24B4" w:rsidP="00E97A80">
      <w:pPr>
        <w:spacing w:after="0" w:line="240" w:lineRule="auto"/>
      </w:pPr>
      <w:r>
        <w:separator/>
      </w:r>
    </w:p>
  </w:footnote>
  <w:footnote w:type="continuationSeparator" w:id="0">
    <w:p w14:paraId="2F3629D3" w14:textId="77777777" w:rsidR="002A24B4" w:rsidRDefault="002A24B4" w:rsidP="00E97A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EB4CB2"/>
    <w:multiLevelType w:val="hybridMultilevel"/>
    <w:tmpl w:val="966AC68C"/>
    <w:lvl w:ilvl="0" w:tplc="69FC428A">
      <w:start w:val="1"/>
      <w:numFmt w:val="upperRoman"/>
      <w:lvlText w:val="%1."/>
      <w:lvlJc w:val="left"/>
      <w:pPr>
        <w:ind w:left="360" w:hanging="360"/>
      </w:pPr>
      <w:rPr>
        <w:rFonts w:ascii="Times New Roman" w:hAnsi="Times New Roman" w:cs="Times New Roman" w:hint="default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7533797"/>
    <w:multiLevelType w:val="hybridMultilevel"/>
    <w:tmpl w:val="930E0038"/>
    <w:lvl w:ilvl="0" w:tplc="76924E70">
      <w:start w:val="1"/>
      <w:numFmt w:val="decimal"/>
      <w:pStyle w:val="Heading3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9150923"/>
    <w:multiLevelType w:val="hybridMultilevel"/>
    <w:tmpl w:val="E1BA207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DD5B9C"/>
    <w:multiLevelType w:val="hybridMultilevel"/>
    <w:tmpl w:val="FFFC27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1047FD"/>
    <w:multiLevelType w:val="hybridMultilevel"/>
    <w:tmpl w:val="C10EEF0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C27B11"/>
    <w:multiLevelType w:val="hybridMultilevel"/>
    <w:tmpl w:val="0BB46F00"/>
    <w:lvl w:ilvl="0" w:tplc="C4E8778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F8975D0"/>
    <w:multiLevelType w:val="hybridMultilevel"/>
    <w:tmpl w:val="0BCA8EE2"/>
    <w:lvl w:ilvl="0" w:tplc="04090015">
      <w:start w:val="1"/>
      <w:numFmt w:val="upperLetter"/>
      <w:lvlText w:val="%1."/>
      <w:lvlJc w:val="left"/>
      <w:pPr>
        <w:ind w:left="108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33AF7AE0"/>
    <w:multiLevelType w:val="hybridMultilevel"/>
    <w:tmpl w:val="8F2C02F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42451CFD"/>
    <w:multiLevelType w:val="hybridMultilevel"/>
    <w:tmpl w:val="8E6AF63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6252FD4"/>
    <w:multiLevelType w:val="hybridMultilevel"/>
    <w:tmpl w:val="37D096FA"/>
    <w:lvl w:ilvl="0" w:tplc="D19E51F2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6A02DB6"/>
    <w:multiLevelType w:val="hybridMultilevel"/>
    <w:tmpl w:val="585E77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B122FCA"/>
    <w:multiLevelType w:val="hybridMultilevel"/>
    <w:tmpl w:val="4454A27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53402FD"/>
    <w:multiLevelType w:val="hybridMultilevel"/>
    <w:tmpl w:val="B6D80F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98A40A6"/>
    <w:multiLevelType w:val="hybridMultilevel"/>
    <w:tmpl w:val="E3AE26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AAF42C0"/>
    <w:multiLevelType w:val="hybridMultilevel"/>
    <w:tmpl w:val="14C0730C"/>
    <w:lvl w:ilvl="0" w:tplc="D19E51F2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F8E24CC"/>
    <w:multiLevelType w:val="hybridMultilevel"/>
    <w:tmpl w:val="71FE80C4"/>
    <w:lvl w:ilvl="0" w:tplc="48D46C4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676300FE"/>
    <w:multiLevelType w:val="hybridMultilevel"/>
    <w:tmpl w:val="53D44A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93F5EFA"/>
    <w:multiLevelType w:val="multilevel"/>
    <w:tmpl w:val="B32646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E921C75"/>
    <w:multiLevelType w:val="hybridMultilevel"/>
    <w:tmpl w:val="8E6AF63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6057D34"/>
    <w:multiLevelType w:val="hybridMultilevel"/>
    <w:tmpl w:val="FA94A6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77F0F50"/>
    <w:multiLevelType w:val="hybridMultilevel"/>
    <w:tmpl w:val="02665E02"/>
    <w:lvl w:ilvl="0" w:tplc="D19E51F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D509FF"/>
    <w:multiLevelType w:val="hybridMultilevel"/>
    <w:tmpl w:val="5CF2299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F4C64C1"/>
    <w:multiLevelType w:val="hybridMultilevel"/>
    <w:tmpl w:val="297609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0"/>
  </w:num>
  <w:num w:numId="3">
    <w:abstractNumId w:val="12"/>
  </w:num>
  <w:num w:numId="4">
    <w:abstractNumId w:val="20"/>
  </w:num>
  <w:num w:numId="5">
    <w:abstractNumId w:val="0"/>
  </w:num>
  <w:num w:numId="6">
    <w:abstractNumId w:val="9"/>
  </w:num>
  <w:num w:numId="7">
    <w:abstractNumId w:val="18"/>
  </w:num>
  <w:num w:numId="8">
    <w:abstractNumId w:val="11"/>
  </w:num>
  <w:num w:numId="9">
    <w:abstractNumId w:val="21"/>
  </w:num>
  <w:num w:numId="10">
    <w:abstractNumId w:val="14"/>
  </w:num>
  <w:num w:numId="11">
    <w:abstractNumId w:val="1"/>
  </w:num>
  <w:num w:numId="12">
    <w:abstractNumId w:val="16"/>
  </w:num>
  <w:num w:numId="13">
    <w:abstractNumId w:val="6"/>
  </w:num>
  <w:num w:numId="14">
    <w:abstractNumId w:val="5"/>
  </w:num>
  <w:num w:numId="15">
    <w:abstractNumId w:val="15"/>
  </w:num>
  <w:num w:numId="16">
    <w:abstractNumId w:val="6"/>
    <w:lvlOverride w:ilvl="0">
      <w:startOverride w:val="1"/>
    </w:lvlOverride>
  </w:num>
  <w:num w:numId="17">
    <w:abstractNumId w:val="1"/>
    <w:lvlOverride w:ilvl="0">
      <w:startOverride w:val="1"/>
    </w:lvlOverride>
  </w:num>
  <w:num w:numId="18">
    <w:abstractNumId w:val="1"/>
    <w:lvlOverride w:ilvl="0">
      <w:startOverride w:val="1"/>
    </w:lvlOverride>
  </w:num>
  <w:num w:numId="19">
    <w:abstractNumId w:val="1"/>
    <w:lvlOverride w:ilvl="0">
      <w:startOverride w:val="1"/>
    </w:lvlOverride>
  </w:num>
  <w:num w:numId="20">
    <w:abstractNumId w:val="1"/>
  </w:num>
  <w:num w:numId="21">
    <w:abstractNumId w:val="1"/>
  </w:num>
  <w:num w:numId="22">
    <w:abstractNumId w:val="1"/>
    <w:lvlOverride w:ilvl="0">
      <w:startOverride w:val="1"/>
    </w:lvlOverride>
  </w:num>
  <w:num w:numId="23">
    <w:abstractNumId w:val="1"/>
    <w:lvlOverride w:ilvl="0">
      <w:startOverride w:val="1"/>
    </w:lvlOverride>
  </w:num>
  <w:num w:numId="24">
    <w:abstractNumId w:val="4"/>
  </w:num>
  <w:num w:numId="25">
    <w:abstractNumId w:val="17"/>
  </w:num>
  <w:num w:numId="26">
    <w:abstractNumId w:val="8"/>
  </w:num>
  <w:num w:numId="27">
    <w:abstractNumId w:val="2"/>
  </w:num>
  <w:num w:numId="28">
    <w:abstractNumId w:val="7"/>
  </w:num>
  <w:num w:numId="29">
    <w:abstractNumId w:val="22"/>
  </w:num>
  <w:num w:numId="30">
    <w:abstractNumId w:val="19"/>
  </w:num>
  <w:num w:numId="31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1BBE"/>
    <w:rsid w:val="00000787"/>
    <w:rsid w:val="00000F74"/>
    <w:rsid w:val="000027EE"/>
    <w:rsid w:val="00003F8F"/>
    <w:rsid w:val="00006DF0"/>
    <w:rsid w:val="00011004"/>
    <w:rsid w:val="00012F89"/>
    <w:rsid w:val="000138A1"/>
    <w:rsid w:val="00014E46"/>
    <w:rsid w:val="000152C2"/>
    <w:rsid w:val="00015860"/>
    <w:rsid w:val="0001754C"/>
    <w:rsid w:val="00024D91"/>
    <w:rsid w:val="00027E4C"/>
    <w:rsid w:val="00032634"/>
    <w:rsid w:val="00032C69"/>
    <w:rsid w:val="00034F1E"/>
    <w:rsid w:val="000357A3"/>
    <w:rsid w:val="0003629D"/>
    <w:rsid w:val="000379DF"/>
    <w:rsid w:val="00045CBB"/>
    <w:rsid w:val="00045D0B"/>
    <w:rsid w:val="00052F50"/>
    <w:rsid w:val="000539B0"/>
    <w:rsid w:val="0005482B"/>
    <w:rsid w:val="00057E5E"/>
    <w:rsid w:val="00057F5D"/>
    <w:rsid w:val="00061EB4"/>
    <w:rsid w:val="00062245"/>
    <w:rsid w:val="00062923"/>
    <w:rsid w:val="000652CD"/>
    <w:rsid w:val="00067112"/>
    <w:rsid w:val="00070788"/>
    <w:rsid w:val="00071523"/>
    <w:rsid w:val="00073696"/>
    <w:rsid w:val="00077747"/>
    <w:rsid w:val="0008470F"/>
    <w:rsid w:val="00084B03"/>
    <w:rsid w:val="000855D4"/>
    <w:rsid w:val="00086940"/>
    <w:rsid w:val="00097E47"/>
    <w:rsid w:val="000A0C18"/>
    <w:rsid w:val="000A4CAD"/>
    <w:rsid w:val="000A675B"/>
    <w:rsid w:val="000A6917"/>
    <w:rsid w:val="000B015F"/>
    <w:rsid w:val="000B487F"/>
    <w:rsid w:val="000B6526"/>
    <w:rsid w:val="000C1E54"/>
    <w:rsid w:val="000C2615"/>
    <w:rsid w:val="000C68E6"/>
    <w:rsid w:val="000D338A"/>
    <w:rsid w:val="000D5CCB"/>
    <w:rsid w:val="000E02E8"/>
    <w:rsid w:val="000E1D39"/>
    <w:rsid w:val="000E367A"/>
    <w:rsid w:val="000E4D24"/>
    <w:rsid w:val="000E727E"/>
    <w:rsid w:val="000F336E"/>
    <w:rsid w:val="000F3F41"/>
    <w:rsid w:val="000F7252"/>
    <w:rsid w:val="00100095"/>
    <w:rsid w:val="00101C0D"/>
    <w:rsid w:val="00103248"/>
    <w:rsid w:val="00103779"/>
    <w:rsid w:val="00105F57"/>
    <w:rsid w:val="00111293"/>
    <w:rsid w:val="001113C0"/>
    <w:rsid w:val="00111A53"/>
    <w:rsid w:val="00112C12"/>
    <w:rsid w:val="0012110F"/>
    <w:rsid w:val="00121272"/>
    <w:rsid w:val="00122E12"/>
    <w:rsid w:val="0012412E"/>
    <w:rsid w:val="001254DC"/>
    <w:rsid w:val="00131B0D"/>
    <w:rsid w:val="00132340"/>
    <w:rsid w:val="0013271F"/>
    <w:rsid w:val="00133DC1"/>
    <w:rsid w:val="001358F3"/>
    <w:rsid w:val="00136EA4"/>
    <w:rsid w:val="00137E5F"/>
    <w:rsid w:val="0014035E"/>
    <w:rsid w:val="0014267C"/>
    <w:rsid w:val="001436DC"/>
    <w:rsid w:val="00144C93"/>
    <w:rsid w:val="00146CDE"/>
    <w:rsid w:val="00151888"/>
    <w:rsid w:val="00151F01"/>
    <w:rsid w:val="00153074"/>
    <w:rsid w:val="00154705"/>
    <w:rsid w:val="00154BD7"/>
    <w:rsid w:val="0015578C"/>
    <w:rsid w:val="00157091"/>
    <w:rsid w:val="00165CCB"/>
    <w:rsid w:val="00167668"/>
    <w:rsid w:val="0017113B"/>
    <w:rsid w:val="00172BA1"/>
    <w:rsid w:val="00183837"/>
    <w:rsid w:val="00184B2F"/>
    <w:rsid w:val="00185A59"/>
    <w:rsid w:val="00186B38"/>
    <w:rsid w:val="00190C1A"/>
    <w:rsid w:val="00190D4F"/>
    <w:rsid w:val="001912E3"/>
    <w:rsid w:val="00193E0B"/>
    <w:rsid w:val="00194C57"/>
    <w:rsid w:val="00195F12"/>
    <w:rsid w:val="00196577"/>
    <w:rsid w:val="001A17DF"/>
    <w:rsid w:val="001A1E3C"/>
    <w:rsid w:val="001A2FA2"/>
    <w:rsid w:val="001A402E"/>
    <w:rsid w:val="001A7164"/>
    <w:rsid w:val="001B4E1C"/>
    <w:rsid w:val="001B741B"/>
    <w:rsid w:val="001B7B0D"/>
    <w:rsid w:val="001C19FB"/>
    <w:rsid w:val="001C5CD0"/>
    <w:rsid w:val="001D0A15"/>
    <w:rsid w:val="001D0D47"/>
    <w:rsid w:val="001D24E2"/>
    <w:rsid w:val="001D4E35"/>
    <w:rsid w:val="001D5DD8"/>
    <w:rsid w:val="001D6372"/>
    <w:rsid w:val="001D7B6D"/>
    <w:rsid w:val="001E2E9B"/>
    <w:rsid w:val="001E376E"/>
    <w:rsid w:val="001E403C"/>
    <w:rsid w:val="001E45FE"/>
    <w:rsid w:val="001F4CF5"/>
    <w:rsid w:val="001F54D8"/>
    <w:rsid w:val="001F6F90"/>
    <w:rsid w:val="002008AA"/>
    <w:rsid w:val="00201818"/>
    <w:rsid w:val="00202D44"/>
    <w:rsid w:val="00202D98"/>
    <w:rsid w:val="0020403C"/>
    <w:rsid w:val="00205087"/>
    <w:rsid w:val="00205F13"/>
    <w:rsid w:val="0021469A"/>
    <w:rsid w:val="00214C92"/>
    <w:rsid w:val="00216358"/>
    <w:rsid w:val="00216F80"/>
    <w:rsid w:val="00220D8E"/>
    <w:rsid w:val="00221446"/>
    <w:rsid w:val="00222824"/>
    <w:rsid w:val="00222D05"/>
    <w:rsid w:val="00226A0E"/>
    <w:rsid w:val="00230386"/>
    <w:rsid w:val="002305DB"/>
    <w:rsid w:val="00232DD5"/>
    <w:rsid w:val="00234700"/>
    <w:rsid w:val="00240003"/>
    <w:rsid w:val="0024121C"/>
    <w:rsid w:val="00242F97"/>
    <w:rsid w:val="00244652"/>
    <w:rsid w:val="002475EA"/>
    <w:rsid w:val="00250293"/>
    <w:rsid w:val="00251CA6"/>
    <w:rsid w:val="0025580A"/>
    <w:rsid w:val="00256A73"/>
    <w:rsid w:val="00257101"/>
    <w:rsid w:val="002572AE"/>
    <w:rsid w:val="002578D2"/>
    <w:rsid w:val="0026200D"/>
    <w:rsid w:val="0026209C"/>
    <w:rsid w:val="002620A6"/>
    <w:rsid w:val="002625E0"/>
    <w:rsid w:val="002628E5"/>
    <w:rsid w:val="00262A60"/>
    <w:rsid w:val="002652F8"/>
    <w:rsid w:val="002671EE"/>
    <w:rsid w:val="0027644A"/>
    <w:rsid w:val="00276AF6"/>
    <w:rsid w:val="002800CE"/>
    <w:rsid w:val="00280CE4"/>
    <w:rsid w:val="0028653A"/>
    <w:rsid w:val="00287931"/>
    <w:rsid w:val="00287B92"/>
    <w:rsid w:val="00291C84"/>
    <w:rsid w:val="00292B5E"/>
    <w:rsid w:val="00293052"/>
    <w:rsid w:val="002A24B4"/>
    <w:rsid w:val="002A2D3D"/>
    <w:rsid w:val="002A5418"/>
    <w:rsid w:val="002B471E"/>
    <w:rsid w:val="002B47A6"/>
    <w:rsid w:val="002B7275"/>
    <w:rsid w:val="002C09C2"/>
    <w:rsid w:val="002D20DB"/>
    <w:rsid w:val="002D437B"/>
    <w:rsid w:val="002D50EF"/>
    <w:rsid w:val="002D5315"/>
    <w:rsid w:val="002E2043"/>
    <w:rsid w:val="002E2575"/>
    <w:rsid w:val="002E261E"/>
    <w:rsid w:val="002E306A"/>
    <w:rsid w:val="002E523E"/>
    <w:rsid w:val="002E549F"/>
    <w:rsid w:val="002E7162"/>
    <w:rsid w:val="002E7669"/>
    <w:rsid w:val="002F02D1"/>
    <w:rsid w:val="002F2263"/>
    <w:rsid w:val="002F2F99"/>
    <w:rsid w:val="002F4D93"/>
    <w:rsid w:val="002F65F0"/>
    <w:rsid w:val="0030093C"/>
    <w:rsid w:val="00303542"/>
    <w:rsid w:val="00310F2E"/>
    <w:rsid w:val="003114E5"/>
    <w:rsid w:val="0031258E"/>
    <w:rsid w:val="00314A33"/>
    <w:rsid w:val="00317753"/>
    <w:rsid w:val="003212E0"/>
    <w:rsid w:val="00321495"/>
    <w:rsid w:val="00323158"/>
    <w:rsid w:val="00323A21"/>
    <w:rsid w:val="00331A72"/>
    <w:rsid w:val="00332719"/>
    <w:rsid w:val="003327F3"/>
    <w:rsid w:val="00340CAB"/>
    <w:rsid w:val="00344FA7"/>
    <w:rsid w:val="0035204D"/>
    <w:rsid w:val="00356107"/>
    <w:rsid w:val="00357CAC"/>
    <w:rsid w:val="00360444"/>
    <w:rsid w:val="00363558"/>
    <w:rsid w:val="00367C57"/>
    <w:rsid w:val="00371887"/>
    <w:rsid w:val="00373B8D"/>
    <w:rsid w:val="00374656"/>
    <w:rsid w:val="003761E8"/>
    <w:rsid w:val="00376866"/>
    <w:rsid w:val="00376903"/>
    <w:rsid w:val="00377D9D"/>
    <w:rsid w:val="003801EB"/>
    <w:rsid w:val="0038110B"/>
    <w:rsid w:val="00385934"/>
    <w:rsid w:val="00391E77"/>
    <w:rsid w:val="003925CD"/>
    <w:rsid w:val="00396411"/>
    <w:rsid w:val="00397262"/>
    <w:rsid w:val="003A0DB8"/>
    <w:rsid w:val="003A1B73"/>
    <w:rsid w:val="003A3B0B"/>
    <w:rsid w:val="003A52DB"/>
    <w:rsid w:val="003A5B01"/>
    <w:rsid w:val="003A7AC1"/>
    <w:rsid w:val="003B176A"/>
    <w:rsid w:val="003B2FC1"/>
    <w:rsid w:val="003B3A7E"/>
    <w:rsid w:val="003B4359"/>
    <w:rsid w:val="003B502D"/>
    <w:rsid w:val="003D1EFE"/>
    <w:rsid w:val="003D321A"/>
    <w:rsid w:val="003E26E3"/>
    <w:rsid w:val="003E63D5"/>
    <w:rsid w:val="003E65E4"/>
    <w:rsid w:val="003F41AC"/>
    <w:rsid w:val="003F4F03"/>
    <w:rsid w:val="003F5E47"/>
    <w:rsid w:val="003F702F"/>
    <w:rsid w:val="003F7108"/>
    <w:rsid w:val="003F7B60"/>
    <w:rsid w:val="004012D2"/>
    <w:rsid w:val="00402919"/>
    <w:rsid w:val="004032D3"/>
    <w:rsid w:val="004038BC"/>
    <w:rsid w:val="00407D59"/>
    <w:rsid w:val="00415A69"/>
    <w:rsid w:val="00417618"/>
    <w:rsid w:val="00421EBB"/>
    <w:rsid w:val="004226C4"/>
    <w:rsid w:val="004244BE"/>
    <w:rsid w:val="00430259"/>
    <w:rsid w:val="00431008"/>
    <w:rsid w:val="00436B2E"/>
    <w:rsid w:val="00441437"/>
    <w:rsid w:val="004431E2"/>
    <w:rsid w:val="0044579E"/>
    <w:rsid w:val="00446483"/>
    <w:rsid w:val="004502A1"/>
    <w:rsid w:val="00453831"/>
    <w:rsid w:val="0046336A"/>
    <w:rsid w:val="004633FE"/>
    <w:rsid w:val="004637AF"/>
    <w:rsid w:val="00465798"/>
    <w:rsid w:val="00473306"/>
    <w:rsid w:val="00476658"/>
    <w:rsid w:val="00476F00"/>
    <w:rsid w:val="00477213"/>
    <w:rsid w:val="00477800"/>
    <w:rsid w:val="00481D91"/>
    <w:rsid w:val="0048203C"/>
    <w:rsid w:val="00486C7F"/>
    <w:rsid w:val="004911B0"/>
    <w:rsid w:val="00494524"/>
    <w:rsid w:val="004A3F14"/>
    <w:rsid w:val="004A6530"/>
    <w:rsid w:val="004A6FCC"/>
    <w:rsid w:val="004A71F2"/>
    <w:rsid w:val="004B370A"/>
    <w:rsid w:val="004B4E73"/>
    <w:rsid w:val="004B7D62"/>
    <w:rsid w:val="004C1246"/>
    <w:rsid w:val="004C7D80"/>
    <w:rsid w:val="004D0065"/>
    <w:rsid w:val="004D5AED"/>
    <w:rsid w:val="004D5D14"/>
    <w:rsid w:val="004D6989"/>
    <w:rsid w:val="004E46A8"/>
    <w:rsid w:val="004E5433"/>
    <w:rsid w:val="004E64E4"/>
    <w:rsid w:val="004F10E5"/>
    <w:rsid w:val="004F1B66"/>
    <w:rsid w:val="004F311F"/>
    <w:rsid w:val="004F3BEC"/>
    <w:rsid w:val="004F5B28"/>
    <w:rsid w:val="004F6A0F"/>
    <w:rsid w:val="004F772C"/>
    <w:rsid w:val="004F78C1"/>
    <w:rsid w:val="005002B4"/>
    <w:rsid w:val="00502655"/>
    <w:rsid w:val="00506177"/>
    <w:rsid w:val="005064F8"/>
    <w:rsid w:val="005070DA"/>
    <w:rsid w:val="005077EA"/>
    <w:rsid w:val="00507888"/>
    <w:rsid w:val="005148BE"/>
    <w:rsid w:val="00515A50"/>
    <w:rsid w:val="00516D5C"/>
    <w:rsid w:val="00521637"/>
    <w:rsid w:val="005238A5"/>
    <w:rsid w:val="00525262"/>
    <w:rsid w:val="00527189"/>
    <w:rsid w:val="00527690"/>
    <w:rsid w:val="00527EEF"/>
    <w:rsid w:val="005311E3"/>
    <w:rsid w:val="00533D58"/>
    <w:rsid w:val="00534955"/>
    <w:rsid w:val="00537AED"/>
    <w:rsid w:val="00540542"/>
    <w:rsid w:val="005405C0"/>
    <w:rsid w:val="00540828"/>
    <w:rsid w:val="00540998"/>
    <w:rsid w:val="00541E1D"/>
    <w:rsid w:val="00545112"/>
    <w:rsid w:val="00547FF8"/>
    <w:rsid w:val="0055046C"/>
    <w:rsid w:val="00550726"/>
    <w:rsid w:val="00555056"/>
    <w:rsid w:val="005557B4"/>
    <w:rsid w:val="00556DCD"/>
    <w:rsid w:val="005666F4"/>
    <w:rsid w:val="005707E0"/>
    <w:rsid w:val="0057672D"/>
    <w:rsid w:val="00577F4E"/>
    <w:rsid w:val="005805C4"/>
    <w:rsid w:val="00582CE2"/>
    <w:rsid w:val="0059424C"/>
    <w:rsid w:val="005951EF"/>
    <w:rsid w:val="005967EC"/>
    <w:rsid w:val="00596E2E"/>
    <w:rsid w:val="005A0610"/>
    <w:rsid w:val="005A2F13"/>
    <w:rsid w:val="005A370D"/>
    <w:rsid w:val="005A3746"/>
    <w:rsid w:val="005A5BE2"/>
    <w:rsid w:val="005A6C56"/>
    <w:rsid w:val="005B2190"/>
    <w:rsid w:val="005B441C"/>
    <w:rsid w:val="005B5E19"/>
    <w:rsid w:val="005B61B4"/>
    <w:rsid w:val="005C0A39"/>
    <w:rsid w:val="005C0BA2"/>
    <w:rsid w:val="005C37EF"/>
    <w:rsid w:val="005C427F"/>
    <w:rsid w:val="005C74B7"/>
    <w:rsid w:val="005D15E3"/>
    <w:rsid w:val="005D7A92"/>
    <w:rsid w:val="005E20DB"/>
    <w:rsid w:val="005E259B"/>
    <w:rsid w:val="005E6A66"/>
    <w:rsid w:val="005E796C"/>
    <w:rsid w:val="005F02B5"/>
    <w:rsid w:val="005F0510"/>
    <w:rsid w:val="005F0FF4"/>
    <w:rsid w:val="005F14B8"/>
    <w:rsid w:val="005F2C53"/>
    <w:rsid w:val="005F394B"/>
    <w:rsid w:val="005F3BB3"/>
    <w:rsid w:val="005F5199"/>
    <w:rsid w:val="0060057B"/>
    <w:rsid w:val="006024B2"/>
    <w:rsid w:val="006039CC"/>
    <w:rsid w:val="00603E7A"/>
    <w:rsid w:val="00604E41"/>
    <w:rsid w:val="00605094"/>
    <w:rsid w:val="006058C4"/>
    <w:rsid w:val="00606872"/>
    <w:rsid w:val="00611019"/>
    <w:rsid w:val="00612306"/>
    <w:rsid w:val="006130DA"/>
    <w:rsid w:val="006133D2"/>
    <w:rsid w:val="0061496A"/>
    <w:rsid w:val="00622DAE"/>
    <w:rsid w:val="00622FDC"/>
    <w:rsid w:val="006238D5"/>
    <w:rsid w:val="0062580F"/>
    <w:rsid w:val="0062619A"/>
    <w:rsid w:val="00632323"/>
    <w:rsid w:val="00633835"/>
    <w:rsid w:val="00634250"/>
    <w:rsid w:val="006351F7"/>
    <w:rsid w:val="00635B69"/>
    <w:rsid w:val="00637600"/>
    <w:rsid w:val="00640BDF"/>
    <w:rsid w:val="00640EB8"/>
    <w:rsid w:val="00643DE4"/>
    <w:rsid w:val="00646275"/>
    <w:rsid w:val="00646ECB"/>
    <w:rsid w:val="00651F38"/>
    <w:rsid w:val="00655209"/>
    <w:rsid w:val="006614F9"/>
    <w:rsid w:val="006623DA"/>
    <w:rsid w:val="00662B4D"/>
    <w:rsid w:val="006633AC"/>
    <w:rsid w:val="00666D0B"/>
    <w:rsid w:val="00676EF1"/>
    <w:rsid w:val="00682213"/>
    <w:rsid w:val="00682F26"/>
    <w:rsid w:val="0068436E"/>
    <w:rsid w:val="00686303"/>
    <w:rsid w:val="006869C9"/>
    <w:rsid w:val="00686C4D"/>
    <w:rsid w:val="0069009E"/>
    <w:rsid w:val="00692776"/>
    <w:rsid w:val="00692EE1"/>
    <w:rsid w:val="00693307"/>
    <w:rsid w:val="0069557A"/>
    <w:rsid w:val="00697F84"/>
    <w:rsid w:val="006A0B8D"/>
    <w:rsid w:val="006A27C7"/>
    <w:rsid w:val="006A2926"/>
    <w:rsid w:val="006A562D"/>
    <w:rsid w:val="006A683A"/>
    <w:rsid w:val="006B39AB"/>
    <w:rsid w:val="006B4093"/>
    <w:rsid w:val="006B482F"/>
    <w:rsid w:val="006B4A3C"/>
    <w:rsid w:val="006C060D"/>
    <w:rsid w:val="006C26AD"/>
    <w:rsid w:val="006C3D34"/>
    <w:rsid w:val="006C508D"/>
    <w:rsid w:val="006D08DF"/>
    <w:rsid w:val="006D1307"/>
    <w:rsid w:val="006D25EE"/>
    <w:rsid w:val="006D2DF9"/>
    <w:rsid w:val="006D392E"/>
    <w:rsid w:val="006D3C89"/>
    <w:rsid w:val="006D482E"/>
    <w:rsid w:val="006D559C"/>
    <w:rsid w:val="006E5556"/>
    <w:rsid w:val="006E7516"/>
    <w:rsid w:val="006E7C8E"/>
    <w:rsid w:val="006F0BD6"/>
    <w:rsid w:val="006F16D3"/>
    <w:rsid w:val="006F1C5A"/>
    <w:rsid w:val="006F6FF0"/>
    <w:rsid w:val="006F7593"/>
    <w:rsid w:val="0070218C"/>
    <w:rsid w:val="00702341"/>
    <w:rsid w:val="00702606"/>
    <w:rsid w:val="007050D8"/>
    <w:rsid w:val="00720CF0"/>
    <w:rsid w:val="00721E70"/>
    <w:rsid w:val="00723FFD"/>
    <w:rsid w:val="00734524"/>
    <w:rsid w:val="007363D7"/>
    <w:rsid w:val="00736650"/>
    <w:rsid w:val="007366D4"/>
    <w:rsid w:val="007379B4"/>
    <w:rsid w:val="00742A47"/>
    <w:rsid w:val="00742CB9"/>
    <w:rsid w:val="00744502"/>
    <w:rsid w:val="00745606"/>
    <w:rsid w:val="00751396"/>
    <w:rsid w:val="007538EF"/>
    <w:rsid w:val="00753E10"/>
    <w:rsid w:val="00755A13"/>
    <w:rsid w:val="0075711B"/>
    <w:rsid w:val="007573A5"/>
    <w:rsid w:val="00757E57"/>
    <w:rsid w:val="007609F1"/>
    <w:rsid w:val="00763043"/>
    <w:rsid w:val="0076309C"/>
    <w:rsid w:val="00766810"/>
    <w:rsid w:val="00767406"/>
    <w:rsid w:val="00767CF7"/>
    <w:rsid w:val="00772B73"/>
    <w:rsid w:val="00773888"/>
    <w:rsid w:val="00774C0C"/>
    <w:rsid w:val="00774D7E"/>
    <w:rsid w:val="00776AC7"/>
    <w:rsid w:val="0077734B"/>
    <w:rsid w:val="00777B0B"/>
    <w:rsid w:val="00780081"/>
    <w:rsid w:val="007822AB"/>
    <w:rsid w:val="00782FB1"/>
    <w:rsid w:val="0078347E"/>
    <w:rsid w:val="00785B0D"/>
    <w:rsid w:val="00797D68"/>
    <w:rsid w:val="007A0063"/>
    <w:rsid w:val="007A07F6"/>
    <w:rsid w:val="007A0FF6"/>
    <w:rsid w:val="007A14C2"/>
    <w:rsid w:val="007A6FE3"/>
    <w:rsid w:val="007A77FF"/>
    <w:rsid w:val="007A7C37"/>
    <w:rsid w:val="007B0639"/>
    <w:rsid w:val="007B1366"/>
    <w:rsid w:val="007B1CE6"/>
    <w:rsid w:val="007B2386"/>
    <w:rsid w:val="007B539D"/>
    <w:rsid w:val="007B65BD"/>
    <w:rsid w:val="007B7286"/>
    <w:rsid w:val="007B78A5"/>
    <w:rsid w:val="007B7CC3"/>
    <w:rsid w:val="007D3EE0"/>
    <w:rsid w:val="007D4088"/>
    <w:rsid w:val="007D5732"/>
    <w:rsid w:val="007E0303"/>
    <w:rsid w:val="007E17D9"/>
    <w:rsid w:val="007E2C90"/>
    <w:rsid w:val="007E538A"/>
    <w:rsid w:val="007F491E"/>
    <w:rsid w:val="007F4E75"/>
    <w:rsid w:val="007F52A3"/>
    <w:rsid w:val="007F64A0"/>
    <w:rsid w:val="00800D3D"/>
    <w:rsid w:val="00801E08"/>
    <w:rsid w:val="00812CA5"/>
    <w:rsid w:val="00812DA1"/>
    <w:rsid w:val="00815084"/>
    <w:rsid w:val="0081514A"/>
    <w:rsid w:val="00816743"/>
    <w:rsid w:val="008200BB"/>
    <w:rsid w:val="00821798"/>
    <w:rsid w:val="00822EB8"/>
    <w:rsid w:val="008244C4"/>
    <w:rsid w:val="008252F7"/>
    <w:rsid w:val="00825858"/>
    <w:rsid w:val="00830D9E"/>
    <w:rsid w:val="00831451"/>
    <w:rsid w:val="00835F15"/>
    <w:rsid w:val="0084277A"/>
    <w:rsid w:val="0084386D"/>
    <w:rsid w:val="008438B1"/>
    <w:rsid w:val="00843FF4"/>
    <w:rsid w:val="00845AC5"/>
    <w:rsid w:val="00847DF5"/>
    <w:rsid w:val="00850E1D"/>
    <w:rsid w:val="00853064"/>
    <w:rsid w:val="00854229"/>
    <w:rsid w:val="00862C2B"/>
    <w:rsid w:val="0086547A"/>
    <w:rsid w:val="00865918"/>
    <w:rsid w:val="008730E2"/>
    <w:rsid w:val="00882F91"/>
    <w:rsid w:val="00894D22"/>
    <w:rsid w:val="008953C5"/>
    <w:rsid w:val="00895B48"/>
    <w:rsid w:val="008A2E11"/>
    <w:rsid w:val="008A61FC"/>
    <w:rsid w:val="008A65F3"/>
    <w:rsid w:val="008A722C"/>
    <w:rsid w:val="008B1376"/>
    <w:rsid w:val="008B4694"/>
    <w:rsid w:val="008B6EC0"/>
    <w:rsid w:val="008C03B4"/>
    <w:rsid w:val="008C107E"/>
    <w:rsid w:val="008C136D"/>
    <w:rsid w:val="008C36C8"/>
    <w:rsid w:val="008C737D"/>
    <w:rsid w:val="008D2B10"/>
    <w:rsid w:val="008D2BF2"/>
    <w:rsid w:val="008D2D21"/>
    <w:rsid w:val="008D4F61"/>
    <w:rsid w:val="008D5ECF"/>
    <w:rsid w:val="008D7C43"/>
    <w:rsid w:val="008E0AD1"/>
    <w:rsid w:val="008E48E7"/>
    <w:rsid w:val="008E4E86"/>
    <w:rsid w:val="008E6635"/>
    <w:rsid w:val="008F2006"/>
    <w:rsid w:val="008F317B"/>
    <w:rsid w:val="008F3A83"/>
    <w:rsid w:val="00900DA6"/>
    <w:rsid w:val="0090252E"/>
    <w:rsid w:val="009057F2"/>
    <w:rsid w:val="00906087"/>
    <w:rsid w:val="00910C47"/>
    <w:rsid w:val="009120E1"/>
    <w:rsid w:val="0091556F"/>
    <w:rsid w:val="00920E45"/>
    <w:rsid w:val="0092338A"/>
    <w:rsid w:val="00925AB5"/>
    <w:rsid w:val="009318F1"/>
    <w:rsid w:val="009357D8"/>
    <w:rsid w:val="0094043E"/>
    <w:rsid w:val="00941F62"/>
    <w:rsid w:val="00942D52"/>
    <w:rsid w:val="00943D85"/>
    <w:rsid w:val="00944644"/>
    <w:rsid w:val="00945B04"/>
    <w:rsid w:val="00946834"/>
    <w:rsid w:val="00946E9A"/>
    <w:rsid w:val="0094771E"/>
    <w:rsid w:val="00947D32"/>
    <w:rsid w:val="00953251"/>
    <w:rsid w:val="00957CE8"/>
    <w:rsid w:val="00966B81"/>
    <w:rsid w:val="00970154"/>
    <w:rsid w:val="00970986"/>
    <w:rsid w:val="0097596D"/>
    <w:rsid w:val="00977ABE"/>
    <w:rsid w:val="00980701"/>
    <w:rsid w:val="00982D47"/>
    <w:rsid w:val="00982EEE"/>
    <w:rsid w:val="0098444B"/>
    <w:rsid w:val="00985C83"/>
    <w:rsid w:val="0098670C"/>
    <w:rsid w:val="00991691"/>
    <w:rsid w:val="00991A9E"/>
    <w:rsid w:val="00992F7F"/>
    <w:rsid w:val="00994EC2"/>
    <w:rsid w:val="009965D0"/>
    <w:rsid w:val="009A12DD"/>
    <w:rsid w:val="009A289A"/>
    <w:rsid w:val="009A4A22"/>
    <w:rsid w:val="009A502B"/>
    <w:rsid w:val="009A518D"/>
    <w:rsid w:val="009A63AF"/>
    <w:rsid w:val="009B0E27"/>
    <w:rsid w:val="009B11C0"/>
    <w:rsid w:val="009B3160"/>
    <w:rsid w:val="009B3A85"/>
    <w:rsid w:val="009B4C14"/>
    <w:rsid w:val="009B598C"/>
    <w:rsid w:val="009B6D96"/>
    <w:rsid w:val="009B741D"/>
    <w:rsid w:val="009C325D"/>
    <w:rsid w:val="009C38FE"/>
    <w:rsid w:val="009C4A9A"/>
    <w:rsid w:val="009C76BE"/>
    <w:rsid w:val="009D2502"/>
    <w:rsid w:val="009D483B"/>
    <w:rsid w:val="009D56D3"/>
    <w:rsid w:val="009D5764"/>
    <w:rsid w:val="009D6AAB"/>
    <w:rsid w:val="009D6DD1"/>
    <w:rsid w:val="009E0EB1"/>
    <w:rsid w:val="009E5D9C"/>
    <w:rsid w:val="009E7581"/>
    <w:rsid w:val="009F42F8"/>
    <w:rsid w:val="009F49C2"/>
    <w:rsid w:val="00A00D54"/>
    <w:rsid w:val="00A013FF"/>
    <w:rsid w:val="00A01695"/>
    <w:rsid w:val="00A01B8F"/>
    <w:rsid w:val="00A03A0B"/>
    <w:rsid w:val="00A04E2B"/>
    <w:rsid w:val="00A05280"/>
    <w:rsid w:val="00A06706"/>
    <w:rsid w:val="00A10817"/>
    <w:rsid w:val="00A135B5"/>
    <w:rsid w:val="00A15D59"/>
    <w:rsid w:val="00A20BB2"/>
    <w:rsid w:val="00A22B74"/>
    <w:rsid w:val="00A23718"/>
    <w:rsid w:val="00A24B63"/>
    <w:rsid w:val="00A24D6F"/>
    <w:rsid w:val="00A253C5"/>
    <w:rsid w:val="00A34853"/>
    <w:rsid w:val="00A35172"/>
    <w:rsid w:val="00A40C44"/>
    <w:rsid w:val="00A513EF"/>
    <w:rsid w:val="00A5383D"/>
    <w:rsid w:val="00A5419F"/>
    <w:rsid w:val="00A552C0"/>
    <w:rsid w:val="00A577EA"/>
    <w:rsid w:val="00A61491"/>
    <w:rsid w:val="00A63277"/>
    <w:rsid w:val="00A63657"/>
    <w:rsid w:val="00A65701"/>
    <w:rsid w:val="00A67602"/>
    <w:rsid w:val="00A67E30"/>
    <w:rsid w:val="00A70D49"/>
    <w:rsid w:val="00A70F5F"/>
    <w:rsid w:val="00A73783"/>
    <w:rsid w:val="00A81FDD"/>
    <w:rsid w:val="00A8400D"/>
    <w:rsid w:val="00A867D6"/>
    <w:rsid w:val="00A8698E"/>
    <w:rsid w:val="00A87120"/>
    <w:rsid w:val="00A91260"/>
    <w:rsid w:val="00A91BB4"/>
    <w:rsid w:val="00A91CA1"/>
    <w:rsid w:val="00A95853"/>
    <w:rsid w:val="00A97232"/>
    <w:rsid w:val="00A97590"/>
    <w:rsid w:val="00AA611D"/>
    <w:rsid w:val="00AA69E2"/>
    <w:rsid w:val="00AB0B64"/>
    <w:rsid w:val="00AB39B9"/>
    <w:rsid w:val="00AC0A02"/>
    <w:rsid w:val="00AC2B9D"/>
    <w:rsid w:val="00AD70D9"/>
    <w:rsid w:val="00AE00F9"/>
    <w:rsid w:val="00AE2EDF"/>
    <w:rsid w:val="00AE7B62"/>
    <w:rsid w:val="00AF0071"/>
    <w:rsid w:val="00AF087C"/>
    <w:rsid w:val="00AF0CE2"/>
    <w:rsid w:val="00AF114E"/>
    <w:rsid w:val="00AF4C17"/>
    <w:rsid w:val="00AF602A"/>
    <w:rsid w:val="00B0336F"/>
    <w:rsid w:val="00B03778"/>
    <w:rsid w:val="00B10D8C"/>
    <w:rsid w:val="00B13A08"/>
    <w:rsid w:val="00B14650"/>
    <w:rsid w:val="00B23E14"/>
    <w:rsid w:val="00B30AF0"/>
    <w:rsid w:val="00B36120"/>
    <w:rsid w:val="00B400DD"/>
    <w:rsid w:val="00B404B6"/>
    <w:rsid w:val="00B40FB0"/>
    <w:rsid w:val="00B41081"/>
    <w:rsid w:val="00B42B13"/>
    <w:rsid w:val="00B504F3"/>
    <w:rsid w:val="00B53650"/>
    <w:rsid w:val="00B536C6"/>
    <w:rsid w:val="00B61299"/>
    <w:rsid w:val="00B61833"/>
    <w:rsid w:val="00B64554"/>
    <w:rsid w:val="00B65F08"/>
    <w:rsid w:val="00B6670D"/>
    <w:rsid w:val="00B70B4D"/>
    <w:rsid w:val="00B72BB0"/>
    <w:rsid w:val="00B73906"/>
    <w:rsid w:val="00B747B6"/>
    <w:rsid w:val="00B7662F"/>
    <w:rsid w:val="00B770E1"/>
    <w:rsid w:val="00B80AAB"/>
    <w:rsid w:val="00B80BC7"/>
    <w:rsid w:val="00B82C40"/>
    <w:rsid w:val="00B847F6"/>
    <w:rsid w:val="00B85A09"/>
    <w:rsid w:val="00B91E5A"/>
    <w:rsid w:val="00B93E66"/>
    <w:rsid w:val="00B94024"/>
    <w:rsid w:val="00BA353E"/>
    <w:rsid w:val="00BB03A1"/>
    <w:rsid w:val="00BB1382"/>
    <w:rsid w:val="00BB3AE2"/>
    <w:rsid w:val="00BB6D72"/>
    <w:rsid w:val="00BC1B72"/>
    <w:rsid w:val="00BC2C32"/>
    <w:rsid w:val="00BC5982"/>
    <w:rsid w:val="00BD386A"/>
    <w:rsid w:val="00BD5773"/>
    <w:rsid w:val="00BD5E82"/>
    <w:rsid w:val="00BD6FC1"/>
    <w:rsid w:val="00BE1BF2"/>
    <w:rsid w:val="00BE47D2"/>
    <w:rsid w:val="00BE66D6"/>
    <w:rsid w:val="00BF2D37"/>
    <w:rsid w:val="00BF4BEA"/>
    <w:rsid w:val="00BF760A"/>
    <w:rsid w:val="00C01688"/>
    <w:rsid w:val="00C018F4"/>
    <w:rsid w:val="00C0277C"/>
    <w:rsid w:val="00C04C90"/>
    <w:rsid w:val="00C07E6B"/>
    <w:rsid w:val="00C14AE8"/>
    <w:rsid w:val="00C20CFD"/>
    <w:rsid w:val="00C225CF"/>
    <w:rsid w:val="00C23BCB"/>
    <w:rsid w:val="00C23FEC"/>
    <w:rsid w:val="00C25B82"/>
    <w:rsid w:val="00C32BF8"/>
    <w:rsid w:val="00C36591"/>
    <w:rsid w:val="00C36D2A"/>
    <w:rsid w:val="00C3727E"/>
    <w:rsid w:val="00C44392"/>
    <w:rsid w:val="00C4556B"/>
    <w:rsid w:val="00C45680"/>
    <w:rsid w:val="00C5293F"/>
    <w:rsid w:val="00C53239"/>
    <w:rsid w:val="00C53EB9"/>
    <w:rsid w:val="00C5457A"/>
    <w:rsid w:val="00C5589C"/>
    <w:rsid w:val="00C66C68"/>
    <w:rsid w:val="00C67ECD"/>
    <w:rsid w:val="00C72375"/>
    <w:rsid w:val="00C72C09"/>
    <w:rsid w:val="00C74F6C"/>
    <w:rsid w:val="00C753B5"/>
    <w:rsid w:val="00C763C3"/>
    <w:rsid w:val="00C76D22"/>
    <w:rsid w:val="00C82182"/>
    <w:rsid w:val="00C83F78"/>
    <w:rsid w:val="00C843F6"/>
    <w:rsid w:val="00C84522"/>
    <w:rsid w:val="00C846C8"/>
    <w:rsid w:val="00C84AB6"/>
    <w:rsid w:val="00C850F2"/>
    <w:rsid w:val="00C85767"/>
    <w:rsid w:val="00C859C3"/>
    <w:rsid w:val="00C90BF6"/>
    <w:rsid w:val="00C92843"/>
    <w:rsid w:val="00C94473"/>
    <w:rsid w:val="00C9683C"/>
    <w:rsid w:val="00C97E91"/>
    <w:rsid w:val="00CA608D"/>
    <w:rsid w:val="00CA6AB9"/>
    <w:rsid w:val="00CA7030"/>
    <w:rsid w:val="00CA7096"/>
    <w:rsid w:val="00CB168F"/>
    <w:rsid w:val="00CB28AE"/>
    <w:rsid w:val="00CB31D3"/>
    <w:rsid w:val="00CB3986"/>
    <w:rsid w:val="00CB3DA9"/>
    <w:rsid w:val="00CB4339"/>
    <w:rsid w:val="00CC0ACC"/>
    <w:rsid w:val="00CC2A22"/>
    <w:rsid w:val="00CC3157"/>
    <w:rsid w:val="00CC4672"/>
    <w:rsid w:val="00CC4F50"/>
    <w:rsid w:val="00CD2523"/>
    <w:rsid w:val="00CD4A75"/>
    <w:rsid w:val="00CD61C1"/>
    <w:rsid w:val="00CE111C"/>
    <w:rsid w:val="00CE123C"/>
    <w:rsid w:val="00CE3364"/>
    <w:rsid w:val="00CF0B59"/>
    <w:rsid w:val="00CF0CA9"/>
    <w:rsid w:val="00CF3420"/>
    <w:rsid w:val="00CF3F13"/>
    <w:rsid w:val="00CF5B90"/>
    <w:rsid w:val="00CF5D98"/>
    <w:rsid w:val="00D0145F"/>
    <w:rsid w:val="00D04C1B"/>
    <w:rsid w:val="00D05969"/>
    <w:rsid w:val="00D06351"/>
    <w:rsid w:val="00D13F37"/>
    <w:rsid w:val="00D1575E"/>
    <w:rsid w:val="00D173BA"/>
    <w:rsid w:val="00D21B30"/>
    <w:rsid w:val="00D21F05"/>
    <w:rsid w:val="00D241DF"/>
    <w:rsid w:val="00D24F32"/>
    <w:rsid w:val="00D25189"/>
    <w:rsid w:val="00D3006C"/>
    <w:rsid w:val="00D3492A"/>
    <w:rsid w:val="00D3709A"/>
    <w:rsid w:val="00D370FF"/>
    <w:rsid w:val="00D407F8"/>
    <w:rsid w:val="00D40BF4"/>
    <w:rsid w:val="00D427B8"/>
    <w:rsid w:val="00D43112"/>
    <w:rsid w:val="00D4376B"/>
    <w:rsid w:val="00D44477"/>
    <w:rsid w:val="00D44C27"/>
    <w:rsid w:val="00D45148"/>
    <w:rsid w:val="00D47181"/>
    <w:rsid w:val="00D52EC4"/>
    <w:rsid w:val="00D5445F"/>
    <w:rsid w:val="00D64FC1"/>
    <w:rsid w:val="00D71BBE"/>
    <w:rsid w:val="00D749B4"/>
    <w:rsid w:val="00D77409"/>
    <w:rsid w:val="00D81983"/>
    <w:rsid w:val="00D81993"/>
    <w:rsid w:val="00D82D3F"/>
    <w:rsid w:val="00D830E2"/>
    <w:rsid w:val="00D8572E"/>
    <w:rsid w:val="00D85B4B"/>
    <w:rsid w:val="00D879F4"/>
    <w:rsid w:val="00D9343F"/>
    <w:rsid w:val="00D934BD"/>
    <w:rsid w:val="00D94246"/>
    <w:rsid w:val="00DA00CD"/>
    <w:rsid w:val="00DA0699"/>
    <w:rsid w:val="00DA135A"/>
    <w:rsid w:val="00DA394E"/>
    <w:rsid w:val="00DA5BAF"/>
    <w:rsid w:val="00DB0848"/>
    <w:rsid w:val="00DB1436"/>
    <w:rsid w:val="00DB246C"/>
    <w:rsid w:val="00DB583F"/>
    <w:rsid w:val="00DB5933"/>
    <w:rsid w:val="00DC0FAB"/>
    <w:rsid w:val="00DC14A5"/>
    <w:rsid w:val="00DC25FF"/>
    <w:rsid w:val="00DC2D82"/>
    <w:rsid w:val="00DC4C54"/>
    <w:rsid w:val="00DC52AC"/>
    <w:rsid w:val="00DC5F1E"/>
    <w:rsid w:val="00DD180A"/>
    <w:rsid w:val="00DD1F98"/>
    <w:rsid w:val="00DE0A42"/>
    <w:rsid w:val="00DE2F51"/>
    <w:rsid w:val="00DE5315"/>
    <w:rsid w:val="00DE58A2"/>
    <w:rsid w:val="00DE778D"/>
    <w:rsid w:val="00DF5FE9"/>
    <w:rsid w:val="00DF779E"/>
    <w:rsid w:val="00E009A4"/>
    <w:rsid w:val="00E02635"/>
    <w:rsid w:val="00E027E3"/>
    <w:rsid w:val="00E044C3"/>
    <w:rsid w:val="00E05956"/>
    <w:rsid w:val="00E10E27"/>
    <w:rsid w:val="00E10EF5"/>
    <w:rsid w:val="00E12F3D"/>
    <w:rsid w:val="00E1356C"/>
    <w:rsid w:val="00E1756E"/>
    <w:rsid w:val="00E220F8"/>
    <w:rsid w:val="00E22ACA"/>
    <w:rsid w:val="00E253E7"/>
    <w:rsid w:val="00E26CDE"/>
    <w:rsid w:val="00E26E41"/>
    <w:rsid w:val="00E30608"/>
    <w:rsid w:val="00E3182A"/>
    <w:rsid w:val="00E31E62"/>
    <w:rsid w:val="00E33FE2"/>
    <w:rsid w:val="00E34C30"/>
    <w:rsid w:val="00E34EF4"/>
    <w:rsid w:val="00E41586"/>
    <w:rsid w:val="00E45DF1"/>
    <w:rsid w:val="00E45F09"/>
    <w:rsid w:val="00E47788"/>
    <w:rsid w:val="00E502CD"/>
    <w:rsid w:val="00E5191F"/>
    <w:rsid w:val="00E51B9A"/>
    <w:rsid w:val="00E52A07"/>
    <w:rsid w:val="00E56CF4"/>
    <w:rsid w:val="00E5737E"/>
    <w:rsid w:val="00E61592"/>
    <w:rsid w:val="00E63F25"/>
    <w:rsid w:val="00E76803"/>
    <w:rsid w:val="00E8033A"/>
    <w:rsid w:val="00E83634"/>
    <w:rsid w:val="00E845B5"/>
    <w:rsid w:val="00E87BAC"/>
    <w:rsid w:val="00E90377"/>
    <w:rsid w:val="00E90E2E"/>
    <w:rsid w:val="00E91711"/>
    <w:rsid w:val="00E93045"/>
    <w:rsid w:val="00E93D57"/>
    <w:rsid w:val="00E94991"/>
    <w:rsid w:val="00E97A80"/>
    <w:rsid w:val="00E97D38"/>
    <w:rsid w:val="00EA48BB"/>
    <w:rsid w:val="00EA6DDE"/>
    <w:rsid w:val="00EB09D5"/>
    <w:rsid w:val="00EB1F9C"/>
    <w:rsid w:val="00EB2ADD"/>
    <w:rsid w:val="00EB3A1E"/>
    <w:rsid w:val="00EB4D1F"/>
    <w:rsid w:val="00EC2241"/>
    <w:rsid w:val="00EC51D5"/>
    <w:rsid w:val="00EC55D7"/>
    <w:rsid w:val="00EC61BE"/>
    <w:rsid w:val="00ED0A2A"/>
    <w:rsid w:val="00ED5039"/>
    <w:rsid w:val="00ED5FAE"/>
    <w:rsid w:val="00ED5FD8"/>
    <w:rsid w:val="00EE0BEF"/>
    <w:rsid w:val="00EE4C84"/>
    <w:rsid w:val="00EE5BA5"/>
    <w:rsid w:val="00EE60BD"/>
    <w:rsid w:val="00EE621F"/>
    <w:rsid w:val="00EE7DF8"/>
    <w:rsid w:val="00EF0915"/>
    <w:rsid w:val="00EF09EB"/>
    <w:rsid w:val="00EF18C3"/>
    <w:rsid w:val="00EF2EBE"/>
    <w:rsid w:val="00EF35A3"/>
    <w:rsid w:val="00EF4849"/>
    <w:rsid w:val="00EF650B"/>
    <w:rsid w:val="00F00070"/>
    <w:rsid w:val="00F05186"/>
    <w:rsid w:val="00F11379"/>
    <w:rsid w:val="00F117A5"/>
    <w:rsid w:val="00F12DE4"/>
    <w:rsid w:val="00F14C91"/>
    <w:rsid w:val="00F21687"/>
    <w:rsid w:val="00F22AC3"/>
    <w:rsid w:val="00F23B13"/>
    <w:rsid w:val="00F25048"/>
    <w:rsid w:val="00F253E1"/>
    <w:rsid w:val="00F25DD8"/>
    <w:rsid w:val="00F26113"/>
    <w:rsid w:val="00F27A7E"/>
    <w:rsid w:val="00F3132B"/>
    <w:rsid w:val="00F31546"/>
    <w:rsid w:val="00F3545E"/>
    <w:rsid w:val="00F373D4"/>
    <w:rsid w:val="00F402E8"/>
    <w:rsid w:val="00F408A5"/>
    <w:rsid w:val="00F414CC"/>
    <w:rsid w:val="00F414EF"/>
    <w:rsid w:val="00F44551"/>
    <w:rsid w:val="00F453C3"/>
    <w:rsid w:val="00F50EFD"/>
    <w:rsid w:val="00F54CA3"/>
    <w:rsid w:val="00F6008D"/>
    <w:rsid w:val="00F61028"/>
    <w:rsid w:val="00F625F7"/>
    <w:rsid w:val="00F72D1D"/>
    <w:rsid w:val="00F72D9E"/>
    <w:rsid w:val="00F73A30"/>
    <w:rsid w:val="00F76A6B"/>
    <w:rsid w:val="00F8183D"/>
    <w:rsid w:val="00F82FAE"/>
    <w:rsid w:val="00F90540"/>
    <w:rsid w:val="00F90BAD"/>
    <w:rsid w:val="00F94868"/>
    <w:rsid w:val="00F94940"/>
    <w:rsid w:val="00F94B73"/>
    <w:rsid w:val="00FA049D"/>
    <w:rsid w:val="00FA2BDA"/>
    <w:rsid w:val="00FA31F2"/>
    <w:rsid w:val="00FA3CFA"/>
    <w:rsid w:val="00FA5EBB"/>
    <w:rsid w:val="00FB6C01"/>
    <w:rsid w:val="00FC04FB"/>
    <w:rsid w:val="00FC324F"/>
    <w:rsid w:val="00FC3E48"/>
    <w:rsid w:val="00FD0C76"/>
    <w:rsid w:val="00FD198B"/>
    <w:rsid w:val="00FD1A88"/>
    <w:rsid w:val="00FD29BF"/>
    <w:rsid w:val="00FD3E13"/>
    <w:rsid w:val="00FD6AE2"/>
    <w:rsid w:val="00FD6D87"/>
    <w:rsid w:val="00FE1216"/>
    <w:rsid w:val="00FE2354"/>
    <w:rsid w:val="00FE243A"/>
    <w:rsid w:val="00FE322B"/>
    <w:rsid w:val="00FE6823"/>
    <w:rsid w:val="00FE683B"/>
    <w:rsid w:val="00FF2F61"/>
    <w:rsid w:val="00FF31E6"/>
    <w:rsid w:val="00FF3C67"/>
    <w:rsid w:val="00FF6ED2"/>
    <w:rsid w:val="00FF76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CE4258"/>
  <w15:chartTrackingRefBased/>
  <w15:docId w15:val="{51467ED1-4480-4F45-83D5-FE633B38BB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A7096"/>
  </w:style>
  <w:style w:type="paragraph" w:styleId="Heading1">
    <w:name w:val="heading 1"/>
    <w:basedOn w:val="Normal"/>
    <w:next w:val="Normal"/>
    <w:link w:val="Heading1Char"/>
    <w:uiPriority w:val="9"/>
    <w:qFormat/>
    <w:rsid w:val="00E97A8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D3EE0"/>
    <w:pPr>
      <w:keepNext/>
      <w:keepLines/>
      <w:spacing w:before="40" w:after="0"/>
      <w:outlineLvl w:val="1"/>
    </w:pPr>
    <w:rPr>
      <w:rFonts w:ascii="Times New Roman" w:eastAsiaTheme="majorEastAsia" w:hAnsi="Times New Roman" w:cs="Times New Roman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27690"/>
    <w:pPr>
      <w:keepNext/>
      <w:keepLines/>
      <w:numPr>
        <w:numId w:val="21"/>
      </w:numPr>
      <w:spacing w:before="40" w:after="0"/>
      <w:outlineLvl w:val="2"/>
    </w:pPr>
    <w:rPr>
      <w:rFonts w:ascii="Times New Roman" w:eastAsiaTheme="majorEastAsia" w:hAnsi="Times New Roman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D2523"/>
    <w:pPr>
      <w:keepNext/>
      <w:keepLines/>
      <w:spacing w:before="40" w:after="0"/>
      <w:outlineLvl w:val="3"/>
    </w:pPr>
    <w:rPr>
      <w:rFonts w:ascii="Times New Roman" w:eastAsiaTheme="majorEastAsia" w:hAnsi="Times New Roman" w:cstheme="majorBidi"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1">
    <w:name w:val="p1"/>
    <w:basedOn w:val="Normal"/>
    <w:rsid w:val="005A2F1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1">
    <w:name w:val="s1"/>
    <w:basedOn w:val="DefaultParagraphFont"/>
    <w:rsid w:val="005A2F13"/>
  </w:style>
  <w:style w:type="paragraph" w:customStyle="1" w:styleId="p2">
    <w:name w:val="p2"/>
    <w:basedOn w:val="Normal"/>
    <w:rsid w:val="005A2F1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5A2F13"/>
    <w:rPr>
      <w:b/>
      <w:bCs/>
    </w:rPr>
  </w:style>
  <w:style w:type="paragraph" w:styleId="ListParagraph">
    <w:name w:val="List Paragraph"/>
    <w:basedOn w:val="Normal"/>
    <w:uiPriority w:val="34"/>
    <w:qFormat/>
    <w:rsid w:val="00240003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CA70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A7096"/>
  </w:style>
  <w:style w:type="character" w:customStyle="1" w:styleId="Heading1Char">
    <w:name w:val="Heading 1 Char"/>
    <w:basedOn w:val="DefaultParagraphFont"/>
    <w:link w:val="Heading1"/>
    <w:uiPriority w:val="9"/>
    <w:rsid w:val="00E97A8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E97A8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97A80"/>
  </w:style>
  <w:style w:type="character" w:customStyle="1" w:styleId="Heading2Char">
    <w:name w:val="Heading 2 Char"/>
    <w:basedOn w:val="DefaultParagraphFont"/>
    <w:link w:val="Heading2"/>
    <w:uiPriority w:val="9"/>
    <w:rsid w:val="007D3EE0"/>
    <w:rPr>
      <w:rFonts w:ascii="Times New Roman" w:eastAsiaTheme="majorEastAsia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527690"/>
    <w:rPr>
      <w:rFonts w:ascii="Times New Roman" w:eastAsiaTheme="majorEastAsia" w:hAnsi="Times New Roman" w:cstheme="majorBidi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D2523"/>
    <w:rPr>
      <w:rFonts w:ascii="Times New Roman" w:eastAsiaTheme="majorEastAsia" w:hAnsi="Times New Roman" w:cstheme="majorBidi"/>
      <w:i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242F97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865918"/>
    <w:pPr>
      <w:tabs>
        <w:tab w:val="left" w:pos="440"/>
        <w:tab w:val="left" w:pos="1170"/>
        <w:tab w:val="right" w:leader="dot" w:pos="9350"/>
      </w:tabs>
      <w:spacing w:after="0"/>
    </w:pPr>
  </w:style>
  <w:style w:type="paragraph" w:styleId="TOC2">
    <w:name w:val="toc 2"/>
    <w:basedOn w:val="Normal"/>
    <w:next w:val="Normal"/>
    <w:autoRedefine/>
    <w:uiPriority w:val="39"/>
    <w:unhideWhenUsed/>
    <w:rsid w:val="00FA2BDA"/>
    <w:pPr>
      <w:tabs>
        <w:tab w:val="left" w:pos="660"/>
        <w:tab w:val="right" w:leader="dot" w:pos="9350"/>
      </w:tabs>
      <w:spacing w:after="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242F97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242F97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14035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CD61C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1F9C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0E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0E27"/>
    <w:rPr>
      <w:rFonts w:ascii="Segoe UI" w:hAnsi="Segoe UI" w:cs="Segoe UI"/>
      <w:sz w:val="18"/>
      <w:szCs w:val="18"/>
    </w:rPr>
  </w:style>
  <w:style w:type="paragraph" w:styleId="NoSpacing">
    <w:name w:val="No Spacing"/>
    <w:link w:val="NoSpacingChar"/>
    <w:uiPriority w:val="1"/>
    <w:qFormat/>
    <w:rsid w:val="00B36120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B36120"/>
    <w:rPr>
      <w:rFonts w:eastAsiaTheme="minorEastAsia"/>
    </w:rPr>
  </w:style>
  <w:style w:type="paragraph" w:styleId="Bibliography">
    <w:name w:val="Bibliography"/>
    <w:basedOn w:val="Normal"/>
    <w:next w:val="Normal"/>
    <w:uiPriority w:val="37"/>
    <w:unhideWhenUsed/>
    <w:rsid w:val="00753E1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8547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5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48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25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7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14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1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895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8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BD8B4B-0960-4394-B129-5939DE1606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5</Pages>
  <Words>861</Words>
  <Characters>4909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lo verde main ASU AZ U:9:73</vt:lpstr>
    </vt:vector>
  </TitlesOfParts>
  <Company>Arizona State University</Company>
  <LinksUpToDate>false</LinksUpToDate>
  <CharactersWithSpaces>5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ITE NAME        ASU AZ U:#:##</dc:title>
  <dc:subject>Report NAME</dc:subject>
  <dc:creator>First Name Last Name</dc:creator>
  <cp:keywords/>
  <dc:description/>
  <cp:lastModifiedBy>Tisa Loewen (Student)</cp:lastModifiedBy>
  <cp:revision>17</cp:revision>
  <cp:lastPrinted>2019-04-30T07:40:00Z</cp:lastPrinted>
  <dcterms:created xsi:type="dcterms:W3CDTF">2019-04-29T22:30:00Z</dcterms:created>
  <dcterms:modified xsi:type="dcterms:W3CDTF">2020-01-23T23:50:00Z</dcterms:modified>
  <cp:category>ASB ###: Class Name or Affiliation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sFyFDJh6"/&gt;&lt;style id="http://www.zotero.org/styles/american-antiquity" hasBibliography="1" bibliographyStyleHasBeenSet="1"/&gt;&lt;prefs&gt;&lt;pref name="fieldType" value="Field"/&gt;&lt;/prefs&gt;&lt;/data&gt;</vt:lpwstr>
  </property>
</Properties>
</file>